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2"/>
      <w:commentRangeStart w:id="3"/>
      <w:commentRangeStart w:id="4"/>
      <w:commentRangeStart w:id="5"/>
      <w:commentRangeStart w:id="6"/>
      <w:commentRangeStart w:id="7"/>
      <w:del w:id="8" w:author="dugalh" w:date="2018-04-23T13:01:00Z">
        <w:r w:rsidDel="00B94721">
          <w:lastRenderedPageBreak/>
          <w:delText>Coarse surface reflec</w:delText>
        </w:r>
        <w:r w:rsidR="00A53CD5" w:rsidDel="00B94721">
          <w:delText>tance</w:delText>
        </w:r>
      </w:del>
      <w:ins w:id="9" w:author="dugalh" w:date="2018-04-23T13:01:00Z">
        <w:r w:rsidR="00B94721">
          <w:t>Radiometric</w:t>
        </w:r>
      </w:ins>
      <w:r w:rsidR="00A53CD5">
        <w:t xml:space="preserve"> homogenisation of aerial i</w:t>
      </w:r>
      <w:r>
        <w:t xml:space="preserve">mages by </w:t>
      </w:r>
      <w:del w:id="10" w:author="dugalh" w:date="2018-04-23T13:01:00Z">
        <w:r w:rsidDel="00B94721">
          <w:delText xml:space="preserve">calibration </w:delText>
        </w:r>
      </w:del>
      <w:ins w:id="11" w:author="dugalh" w:date="2018-04-23T13:01:00Z">
        <w:r w:rsidR="00B94721">
          <w:t xml:space="preserve">calibrating </w:t>
        </w:r>
      </w:ins>
      <w:r>
        <w:t>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3"/>
      </w:r>
      <w:commentRangeEnd w:id="4"/>
      <w:r w:rsidR="00471884">
        <w:rPr>
          <w:rStyle w:val="CommentReference"/>
          <w:b w:val="0"/>
        </w:rPr>
        <w:commentReference w:id="4"/>
      </w:r>
      <w:r w:rsidR="00662628">
        <w:rPr>
          <w:rStyle w:val="CommentReference"/>
          <w:b w:val="0"/>
        </w:rPr>
        <w:commentReference w:id="5"/>
      </w:r>
      <w:commentRangeEnd w:id="6"/>
      <w:r w:rsidR="008F74E0">
        <w:rPr>
          <w:rStyle w:val="CommentReference"/>
          <w:b w:val="0"/>
        </w:rPr>
        <w:commentReference w:id="6"/>
      </w:r>
      <w:commentRangeEnd w:id="7"/>
      <w:r w:rsidR="00653ACD">
        <w:rPr>
          <w:rStyle w:val="CommentReference"/>
          <w:b w:val="0"/>
        </w:rPr>
        <w:commentReference w:id="7"/>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2" w:author="dugalh" w:date="2018-04-23T13:09:00Z">
        <w:r w:rsidR="00BD735E">
          <w:t xml:space="preserve">Using radiative transfer theory, </w:t>
        </w:r>
      </w:ins>
      <w:commentRangeStart w:id="13"/>
      <w:del w:id="14" w:author="dugalh" w:date="2018-04-23T13:10:00Z">
        <w:r w:rsidRPr="002E1F44" w:rsidDel="00BD735E">
          <w:delText>I</w:delText>
        </w:r>
      </w:del>
      <w:del w:id="15" w:author="dugalh" w:date="2018-04-23T13:11:00Z">
        <w:r w:rsidRPr="002E1F44" w:rsidDel="00BD735E">
          <w:delText>t</w:delText>
        </w:r>
      </w:del>
      <w:ins w:id="16" w:author="dugalh" w:date="2018-04-23T13:11:00Z">
        <w:r w:rsidR="00BD735E">
          <w:t>we</w:t>
        </w:r>
      </w:ins>
      <w:r w:rsidRPr="002E1F44">
        <w:t xml:space="preserve"> is show</w:t>
      </w:r>
      <w:del w:id="17"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3"/>
      <w:r w:rsidR="00FB4904">
        <w:rPr>
          <w:rStyle w:val="CommentReference"/>
        </w:rPr>
        <w:commentReference w:id="13"/>
      </w:r>
      <w:r w:rsidRPr="002E1F44">
        <w:t xml:space="preserve">The model parameters for each satellite pixel location are estimated using </w:t>
      </w:r>
      <w:commentRangeStart w:id="18"/>
      <w:r w:rsidRPr="002E1F44">
        <w:t>least squares</w:t>
      </w:r>
      <w:commentRangeEnd w:id="18"/>
      <w:ins w:id="19" w:author="dugalh" w:date="2018-04-23T13:18:00Z">
        <w:r w:rsidR="00BD735E">
          <w:t xml:space="preserve"> regression</w:t>
        </w:r>
      </w:ins>
      <w:r w:rsidR="00096789">
        <w:rPr>
          <w:rStyle w:val="CommentReference"/>
        </w:rPr>
        <w:commentReference w:id="18"/>
      </w:r>
      <w:r w:rsidRPr="002E1F44">
        <w:t xml:space="preserve"> inside a small sliding window.  The technique was applied to a set of aerial images captured over multiple days with an Intergraph </w:t>
      </w:r>
      <w:ins w:id="20" w:author="dugalh" w:date="2018-04-23T13:21:00Z">
        <w:r w:rsidR="004252E6">
          <w:t>Digital Mapping Camera (</w:t>
        </w:r>
      </w:ins>
      <w:commentRangeStart w:id="21"/>
      <w:r w:rsidRPr="002E1F44">
        <w:t>DMC</w:t>
      </w:r>
      <w:ins w:id="22" w:author="dugalh" w:date="2018-04-23T13:22:00Z">
        <w:r w:rsidR="004252E6">
          <w:t>)</w:t>
        </w:r>
      </w:ins>
      <w:r w:rsidRPr="002E1F44">
        <w:t xml:space="preserve"> </w:t>
      </w:r>
      <w:commentRangeEnd w:id="21"/>
      <w:r w:rsidR="00096789">
        <w:rPr>
          <w:rStyle w:val="CommentReference"/>
        </w:rPr>
        <w:commentReference w:id="21"/>
      </w:r>
      <w:del w:id="23" w:author="dugalh" w:date="2018-04-23T13:22:00Z">
        <w:r w:rsidRPr="002E1F44" w:rsidDel="004252E6">
          <w:delText xml:space="preserve">(digital mapping camera) </w:delText>
        </w:r>
      </w:del>
      <w:r w:rsidRPr="002E1F44">
        <w:t xml:space="preserve">system.  A near-concurrent MODIS nadir </w:t>
      </w:r>
      <w:ins w:id="24" w:author="dugalh" w:date="2018-04-23T13:32:00Z">
        <w:r w:rsidR="00CD5ED5" w:rsidRPr="002E1F44">
          <w:t xml:space="preserve">bidirectional reflectance distribution function </w:t>
        </w:r>
        <w:r w:rsidR="00CD5ED5">
          <w:t>(</w:t>
        </w:r>
      </w:ins>
      <w:r w:rsidRPr="002E1F44">
        <w:t>BRDF</w:t>
      </w:r>
      <w:ins w:id="25" w:author="dugalh" w:date="2018-04-23T13:32:00Z">
        <w:r w:rsidR="00CD5ED5">
          <w:t>)</w:t>
        </w:r>
      </w:ins>
      <w:del w:id="26" w:author="dugalh" w:date="2018-04-23T13:32:00Z">
        <w:r w:rsidRPr="002E1F44" w:rsidDel="00CD5ED5">
          <w:delText>-</w:delText>
        </w:r>
      </w:del>
      <w:ins w:id="27"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28" w:author="dugalh" w:date="2018-03-29T14:03:00Z">
        <w:r w:rsidR="00572B9B">
          <w:t>3.43</w:t>
        </w:r>
      </w:ins>
      <w:del w:id="29"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0" w:author="dugalh" w:date="2018-03-29T14:03:00Z">
        <w:r w:rsidR="00572B9B">
          <w:t>84</w:t>
        </w:r>
      </w:ins>
      <w:del w:id="31" w:author="dugalh" w:date="2018-03-29T14:03:00Z">
        <w:r w:rsidRPr="002E1F44" w:rsidDel="00572B9B">
          <w:delText>72</w:delText>
        </w:r>
      </w:del>
      <w:r w:rsidRPr="002E1F44">
        <w:t xml:space="preserve">.  </w:t>
      </w:r>
      <w:commentRangeStart w:id="32"/>
      <w:r w:rsidRPr="002E1F44">
        <w:t xml:space="preserve">The technique allows the production of seamless mosaics corrected for coarse scale atmospheric and </w:t>
      </w:r>
      <w:del w:id="33" w:author="dugalh" w:date="2018-04-23T13:32:00Z">
        <w:r w:rsidRPr="002E1F44" w:rsidDel="00CD5ED5">
          <w:delText xml:space="preserve">bidirectional reflectance distribution function </w:delText>
        </w:r>
      </w:del>
      <w:del w:id="34" w:author="dugalh" w:date="2018-04-23T13:33:00Z">
        <w:r w:rsidRPr="002E1F44" w:rsidDel="00CD5ED5">
          <w:delText>(</w:delText>
        </w:r>
      </w:del>
      <w:commentRangeStart w:id="35"/>
      <w:r w:rsidRPr="002E1F44">
        <w:t>BRDF</w:t>
      </w:r>
      <w:commentRangeEnd w:id="35"/>
      <w:r w:rsidR="00096789">
        <w:rPr>
          <w:rStyle w:val="CommentReference"/>
        </w:rPr>
        <w:commentReference w:id="35"/>
      </w:r>
      <w:del w:id="36" w:author="dugalh" w:date="2018-04-23T13:33:00Z">
        <w:r w:rsidRPr="002E1F44" w:rsidDel="00CD5ED5">
          <w:delText>)</w:delText>
        </w:r>
      </w:del>
      <w:r w:rsidRPr="002E1F44">
        <w:t xml:space="preserve"> effects and does not require</w:t>
      </w:r>
      <w:ins w:id="37" w:author="dugalh" w:date="2018-04-23T15:14:00Z">
        <w:r w:rsidR="003D5AAB">
          <w:t xml:space="preserve"> </w:t>
        </w:r>
      </w:ins>
      <w:ins w:id="38" w:author="dugalh" w:date="2018-04-23T15:22:00Z">
        <w:r w:rsidR="005442B6">
          <w:t xml:space="preserve">the </w:t>
        </w:r>
      </w:ins>
      <w:ins w:id="39" w:author="dugalh" w:date="2018-04-23T15:14:00Z">
        <w:r w:rsidR="003D5AAB">
          <w:t>manual</w:t>
        </w:r>
      </w:ins>
      <w:ins w:id="40" w:author="dugalh" w:date="2018-04-23T15:21:00Z">
        <w:r w:rsidR="005442B6">
          <w:t xml:space="preserve"> acquisition</w:t>
        </w:r>
      </w:ins>
      <w:ins w:id="41" w:author="dugalh" w:date="2018-04-23T16:29:00Z">
        <w:r w:rsidR="003D436B">
          <w:t xml:space="preserve"> </w:t>
        </w:r>
      </w:ins>
      <w:ins w:id="42" w:author="dugalh" w:date="2018-04-23T16:30:00Z">
        <w:r w:rsidR="003D436B">
          <w:t>(</w:t>
        </w:r>
      </w:ins>
      <w:ins w:id="43" w:author="dugalh" w:date="2018-04-23T16:29:00Z">
        <w:r w:rsidR="003D436B">
          <w:t>or provision</w:t>
        </w:r>
      </w:ins>
      <w:ins w:id="44" w:author="dugalh" w:date="2018-04-23T16:30:00Z">
        <w:r w:rsidR="003D436B">
          <w:t>)</w:t>
        </w:r>
      </w:ins>
      <w:ins w:id="45" w:author="dugalh" w:date="2018-04-23T15:21:00Z">
        <w:r w:rsidR="005442B6">
          <w:t xml:space="preserve"> </w:t>
        </w:r>
      </w:ins>
      <w:ins w:id="46" w:author="dugalh" w:date="2018-04-23T15:24:00Z">
        <w:r w:rsidR="005442B6">
          <w:t xml:space="preserve">of ground </w:t>
        </w:r>
      </w:ins>
      <w:ins w:id="47" w:author="dugalh" w:date="2018-04-23T15:14:00Z">
        <w:r w:rsidR="003D5AAB">
          <w:t>reflectance references</w:t>
        </w:r>
      </w:ins>
      <w:del w:id="48" w:author="dugalh" w:date="2018-04-23T15:14:00Z">
        <w:r w:rsidRPr="002E1F44" w:rsidDel="003D5AAB">
          <w:delText xml:space="preserve"> spectral measurements of field sites or placement of known reflectance targets</w:delText>
        </w:r>
      </w:del>
      <w:r w:rsidRPr="002E1F44">
        <w:t xml:space="preserve">.  </w:t>
      </w:r>
      <w:commentRangeEnd w:id="32"/>
      <w:r w:rsidR="00096789">
        <w:rPr>
          <w:rStyle w:val="CommentReference"/>
        </w:rPr>
        <w:commentReference w:id="32"/>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49" w:author="dugalh" w:date="2018-04-23T15:28:00Z">
        <w:r>
          <w:t>Very high resolution (</w:t>
        </w:r>
      </w:ins>
      <w:commentRangeStart w:id="50"/>
      <w:r w:rsidR="00704D02">
        <w:t>VHR</w:t>
      </w:r>
      <w:ins w:id="51" w:author="dugalh" w:date="2018-04-23T15:28:00Z">
        <w:r>
          <w:t>)</w:t>
        </w:r>
      </w:ins>
      <w:r w:rsidR="00704D02">
        <w:t xml:space="preserve"> </w:t>
      </w:r>
      <w:commentRangeEnd w:id="50"/>
      <w:r w:rsidR="00096789">
        <w:rPr>
          <w:rStyle w:val="CommentReference"/>
        </w:rPr>
        <w:commentReference w:id="50"/>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2"/>
      <w:commentRangeStart w:id="53"/>
      <w:r>
        <w:t>.  The large</w:t>
      </w:r>
      <w:ins w:id="54" w:author="dugalh" w:date="2018-04-23T15:32:00Z">
        <w:r w:rsidR="00630409">
          <w:t xml:space="preserve"> field of</w:t>
        </w:r>
      </w:ins>
      <w:r>
        <w:t xml:space="preserve"> view</w:t>
      </w:r>
      <w:del w:id="55" w:author="dugalh" w:date="2018-04-23T15:32:00Z">
        <w:r w:rsidDel="00630409">
          <w:delText xml:space="preserve"> angles</w:delText>
        </w:r>
      </w:del>
      <w:r>
        <w:t xml:space="preserve"> of aerial imaging cameras cause</w:t>
      </w:r>
      <w:ins w:id="56" w:author="dugalh" w:date="2018-04-23T15:33:00Z">
        <w:r w:rsidR="00630409">
          <w:t>s</w:t>
        </w:r>
      </w:ins>
      <w:r>
        <w:t xml:space="preserve"> the</w:t>
      </w:r>
      <w:del w:id="57" w:author="dugalh" w:date="2018-04-23T15:29:00Z">
        <w:r w:rsidDel="005442B6">
          <w:delText xml:space="preserve"> solar</w:delText>
        </w:r>
      </w:del>
      <w:del w:id="58" w:author="dugalh" w:date="2018-04-23T15:33:00Z">
        <w:r w:rsidDel="00630409">
          <w:delText xml:space="preserve"> and</w:delText>
        </w:r>
      </w:del>
      <w:r>
        <w:t xml:space="preserve"> viewing </w:t>
      </w:r>
      <w:del w:id="59" w:author="dugalh" w:date="2018-04-23T15:29:00Z">
        <w:r w:rsidDel="005442B6">
          <w:delText xml:space="preserve">geometries </w:delText>
        </w:r>
      </w:del>
      <w:ins w:id="60"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2"/>
      <w:r w:rsidR="00096789">
        <w:rPr>
          <w:rStyle w:val="CommentReference"/>
        </w:rPr>
        <w:commentReference w:id="52"/>
      </w:r>
      <w:commentRangeEnd w:id="53"/>
      <w:r w:rsidR="00653ACD">
        <w:rPr>
          <w:rStyle w:val="CommentReference"/>
        </w:rPr>
        <w:commentReference w:id="53"/>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61" w:name="_Ref452295690"/>
      <w:bookmarkStart w:id="62" w:name="_Toc391220510"/>
      <w:bookmarkStart w:id="63" w:name="_Toc394607642"/>
      <w:r>
        <w:lastRenderedPageBreak/>
        <w:t>Methods</w:t>
      </w:r>
      <w:bookmarkEnd w:id="61"/>
    </w:p>
    <w:p w14:paraId="01D2C4A1" w14:textId="77777777" w:rsidR="00704D02" w:rsidRPr="00AE6010" w:rsidRDefault="00704D02" w:rsidP="00704D02">
      <w:pPr>
        <w:pStyle w:val="Heading2"/>
      </w:pPr>
      <w:bookmarkStart w:id="64" w:name="_Ref452295966"/>
      <w:bookmarkStart w:id="65" w:name="_Ref474669339"/>
      <w:bookmarkStart w:id="66" w:name="_Ref475359885"/>
      <w:bookmarkStart w:id="67" w:name="_Ref512431860"/>
      <w:bookmarkEnd w:id="62"/>
      <w:bookmarkEnd w:id="63"/>
      <w:commentRangeStart w:id="68"/>
      <w:commentRangeStart w:id="69"/>
      <w:r w:rsidRPr="00AE6010">
        <w:t>Formulation</w:t>
      </w:r>
      <w:bookmarkEnd w:id="64"/>
      <w:r>
        <w:t xml:space="preserve"> of the Local Linear Model</w:t>
      </w:r>
      <w:bookmarkEnd w:id="65"/>
      <w:bookmarkEnd w:id="66"/>
      <w:commentRangeEnd w:id="68"/>
      <w:r w:rsidR="008F74E0">
        <w:rPr>
          <w:rStyle w:val="CommentReference"/>
          <w:rFonts w:cs="Times New Roman"/>
          <w:b w:val="0"/>
          <w:bCs w:val="0"/>
          <w:i w:val="0"/>
          <w:iCs w:val="0"/>
        </w:rPr>
        <w:commentReference w:id="68"/>
      </w:r>
      <w:commentRangeEnd w:id="69"/>
      <w:r w:rsidR="000035DA">
        <w:rPr>
          <w:rStyle w:val="CommentReference"/>
          <w:rFonts w:cs="Times New Roman"/>
          <w:b w:val="0"/>
          <w:bCs w:val="0"/>
          <w:i w:val="0"/>
          <w:iCs w:val="0"/>
        </w:rPr>
        <w:commentReference w:id="69"/>
      </w:r>
      <w:bookmarkEnd w:id="6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0" w:name="_Ref389744231"/>
            <w:bookmarkStart w:id="71"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72" w:name="_Ref389744253"/>
            <w:bookmarkEnd w:id="70"/>
            <w:r w:rsidRPr="003B5532">
              <w:t>)</w:t>
            </w:r>
            <w:bookmarkEnd w:id="71"/>
            <w:bookmarkEnd w:id="72"/>
          </w:p>
        </w:tc>
      </w:tr>
    </w:tbl>
    <w:p w14:paraId="11675FE9" w14:textId="550DB959" w:rsidR="00704D02" w:rsidRDefault="00704D02" w:rsidP="00704D02">
      <w:pPr>
        <w:pStyle w:val="Paragraph"/>
      </w:pPr>
      <w:commentRangeStart w:id="73"/>
      <w:commentRangeStart w:id="74"/>
      <w:r w:rsidRPr="00912559">
        <w:t xml:space="preserve">where </w:t>
      </w:r>
      <m:oMath>
        <m:r>
          <w:rPr>
            <w:rFonts w:ascii="Cambria Math" w:hAnsi="Cambria Math"/>
          </w:rPr>
          <m:t>DN</m:t>
        </m:r>
      </m:oMath>
      <w:r>
        <w:t xml:space="preserve"> </w:t>
      </w:r>
      <w:ins w:id="75" w:author="dugalh" w:date="2018-04-23T15:38:00Z">
        <w:r w:rsidR="00630409">
          <w:t xml:space="preserve">is the </w:t>
        </w:r>
      </w:ins>
      <w:del w:id="76" w:author="dugalh" w:date="2018-04-23T15:38:00Z">
        <w:r w:rsidDel="00630409">
          <w:delText>(</w:delText>
        </w:r>
      </w:del>
      <w:r>
        <w:t>digital number</w:t>
      </w:r>
      <w:del w:id="77" w:author="dugalh" w:date="2018-04-23T15:38:00Z">
        <w:r w:rsidDel="00630409">
          <w:delText>)</w:delText>
        </w:r>
      </w:del>
      <w:r w:rsidRPr="00912559">
        <w:t xml:space="preserve"> </w:t>
      </w:r>
      <w:commentRangeEnd w:id="73"/>
      <w:r w:rsidR="00096789">
        <w:rPr>
          <w:rStyle w:val="CommentReference"/>
        </w:rPr>
        <w:commentReference w:id="73"/>
      </w:r>
      <w:commentRangeEnd w:id="74"/>
      <w:r w:rsidR="00F2766F">
        <w:rPr>
          <w:rStyle w:val="CommentReference"/>
        </w:rPr>
        <w:commentReference w:id="74"/>
      </w:r>
      <w:ins w:id="78" w:author="dugalh" w:date="2018-04-23T15:38:00Z">
        <w:r w:rsidR="00630409">
          <w:t xml:space="preserve">corresponding to </w:t>
        </w:r>
      </w:ins>
      <w:del w:id="79"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B94721"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0"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80"/>
          </w:p>
        </w:tc>
      </w:tr>
    </w:tbl>
    <w:p w14:paraId="22DCB320" w14:textId="40A0F1A9" w:rsidR="00704D02" w:rsidRDefault="00704D02" w:rsidP="00704D02">
      <w:pPr>
        <w:pStyle w:val="Paragraph"/>
      </w:pPr>
      <w:commentRangeStart w:id="81"/>
      <w:commentRangeStart w:id="82"/>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83"/>
      <w:commentRangeStart w:id="84"/>
      <w:r>
        <w:t>the reflectance at the sensor</w:t>
      </w:r>
      <w:commentRangeEnd w:id="83"/>
      <w:r w:rsidR="00096789">
        <w:rPr>
          <w:rStyle w:val="CommentReference"/>
        </w:rPr>
        <w:commentReference w:id="83"/>
      </w:r>
      <w:commentRangeEnd w:id="84"/>
      <w:r w:rsidR="00630409">
        <w:rPr>
          <w:rStyle w:val="CommentReference"/>
        </w:rPr>
        <w:commentReference w:id="84"/>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85" w:author="dugalh" w:date="2018-04-23T15:41:00Z">
        <w:r w:rsidDel="00572C65">
          <w:delText>top of atmosphere</w:delText>
        </w:r>
      </w:del>
      <w:r>
        <w:t xml:space="preserve"> irradiance </w:t>
      </w:r>
      <w:ins w:id="86"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81"/>
      <w:r w:rsidR="00096789">
        <w:rPr>
          <w:rStyle w:val="CommentReference"/>
        </w:rPr>
        <w:commentReference w:id="81"/>
      </w:r>
      <w:commentRangeEnd w:id="82"/>
      <w:r w:rsidR="000035DA">
        <w:rPr>
          <w:rStyle w:val="CommentReference"/>
        </w:rPr>
        <w:commentReference w:id="82"/>
      </w:r>
      <w:r>
        <w:t xml:space="preserve">The reflectance of a uniform Lambertian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87"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87"/>
          </w:p>
        </w:tc>
      </w:tr>
    </w:tbl>
    <w:p w14:paraId="32783242" w14:textId="5D0D0CD7"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88"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88"/>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89" w:name="_Ref391633308"/>
            <w:bookmarkStart w:id="90" w:name="_Ref452308124"/>
            <w:bookmarkStart w:id="91"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89"/>
            <w:bookmarkEnd w:id="90"/>
            <w:r w:rsidRPr="003B5532">
              <w:t>)</w:t>
            </w:r>
            <w:bookmarkEnd w:id="91"/>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92"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92"/>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93" w:name="_Ref474690141"/>
      <w:r>
        <w:t>Parameter Estimation</w:t>
      </w:r>
      <w:bookmarkEnd w:id="93"/>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2771A687"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w:t>
      </w:r>
      <w:commentRangeStart w:id="94"/>
      <w:commentRangeStart w:id="95"/>
      <w:r>
        <w:t>a sliding window</w:t>
      </w:r>
      <w:commentRangeEnd w:id="94"/>
      <w:r w:rsidR="00096789">
        <w:rPr>
          <w:rStyle w:val="CommentReference"/>
        </w:rPr>
        <w:commentReference w:id="94"/>
      </w:r>
      <w:commentRangeEnd w:id="95"/>
      <w:r w:rsidR="00407774">
        <w:rPr>
          <w:rStyle w:val="CommentReference"/>
        </w:rPr>
        <w:commentReference w:id="95"/>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5BCD4B64"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96" w:author="dugalh" w:date="2018-04-23T16:01:00Z">
        <w:r w:rsidDel="008F0509">
          <w:delText xml:space="preserve">row </w:delText>
        </w:r>
      </w:del>
      <w:ins w:id="97"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98" w:author="dugalh" w:date="2018-03-30T15:49:00Z">
        <w:r w:rsidDel="00B06174">
          <w:delText xml:space="preserve">row </w:delText>
        </w:r>
      </w:del>
      <w:ins w:id="99" w:author="dugalh" w:date="2018-03-30T15:49:00Z">
        <w:r w:rsidR="00B06174">
          <w:t xml:space="preserve">column </w:t>
        </w:r>
      </w:ins>
      <w:r>
        <w:t xml:space="preserve">vector of ones of length </w:t>
      </w:r>
      <w:r w:rsidRPr="00CA2802">
        <w:rPr>
          <w:i/>
          <w:iCs/>
        </w:rPr>
        <w:t>N</w:t>
      </w:r>
      <w:r>
        <w:t>.</w:t>
      </w:r>
      <w:del w:id="100" w:author="dugalh" w:date="2018-04-23T16:07:00Z">
        <w:r w:rsidDel="008B5458">
          <w:delText xml:space="preserve">  </w:delText>
        </w:r>
      </w:del>
      <w:r>
        <w:t xml:space="preserve">  </w:t>
      </w:r>
      <w:commentRangeStart w:id="101"/>
      <m:oMath>
        <m:sSubSup>
          <m:sSubSupPr>
            <m:ctrlPr>
              <w:ins w:id="102" w:author="dugalh" w:date="2018-04-23T16:41:00Z">
                <w:rPr>
                  <w:rFonts w:ascii="Cambria Math" w:hAnsi="Cambria Math"/>
                  <w:b/>
                  <w:lang w:eastAsia="en-ZA"/>
                </w:rPr>
              </w:ins>
            </m:ctrlPr>
          </m:sSubSupPr>
          <m:e>
            <m:r>
              <w:ins w:id="103" w:author="dugalh" w:date="2018-04-23T16:41:00Z">
                <m:rPr>
                  <m:sty m:val="bi"/>
                </m:rPr>
                <w:rPr>
                  <w:rFonts w:ascii="Cambria Math" w:hAnsi="Cambria Math"/>
                </w:rPr>
                <m:t>ρ</m:t>
              </w:ins>
            </m:r>
          </m:e>
          <m:sub>
            <m:r>
              <w:ins w:id="104" w:author="dugalh" w:date="2018-04-23T16:41:00Z">
                <m:rPr>
                  <m:sty m:val="p"/>
                </m:rPr>
                <w:rPr>
                  <w:rFonts w:ascii="Cambria Math" w:hAnsi="Cambria Math"/>
                </w:rPr>
                <m:t>t</m:t>
              </w:ins>
            </m:r>
          </m:sub>
          <m:sup>
            <m:r>
              <w:ins w:id="105" w:author="dugalh" w:date="2018-04-23T16:41:00Z">
                <m:rPr>
                  <m:sty m:val="p"/>
                </m:rPr>
                <w:rPr>
                  <w:rFonts w:ascii="Cambria Math" w:hAnsi="Cambria Math"/>
                </w:rPr>
                <m:t>ref</m:t>
              </w:ins>
            </m:r>
          </m:sup>
        </m:sSubSup>
      </m:oMath>
      <w:ins w:id="106" w:author="dugalh" w:date="2018-04-23T16:41:00Z">
        <w:r w:rsidR="00407774">
          <w:rPr>
            <w:b/>
            <w:lang w:eastAsia="en-ZA"/>
          </w:rPr>
          <w:t xml:space="preserve"> </w:t>
        </w:r>
        <w:r w:rsidR="00407774">
          <w:rPr>
            <w:lang w:eastAsia="en-ZA"/>
          </w:rPr>
          <w:t xml:space="preserve">is obtained </w:t>
        </w:r>
      </w:ins>
      <w:commentRangeEnd w:id="101"/>
      <w:ins w:id="107" w:author="dugalh" w:date="2018-04-23T16:42:00Z">
        <w:r w:rsidR="00407774">
          <w:rPr>
            <w:rStyle w:val="CommentReference"/>
          </w:rPr>
          <w:commentReference w:id="101"/>
        </w:r>
      </w:ins>
      <w:ins w:id="108"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09" w:author="dugalh" w:date="2018-04-23T16:42:00Z">
        <w:r w:rsidR="00407774">
          <w:t>s</w:t>
        </w:r>
      </w:ins>
      <w:ins w:id="110" w:author="dugalh" w:date="2018-04-23T16:41:00Z">
        <w:r w:rsidR="00407774">
          <w:t>)</w:t>
        </w:r>
      </w:ins>
      <w:ins w:id="111"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B94721"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12"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12"/>
            <w:r w:rsidRPr="003B5532">
              <w:t>)</w:t>
            </w:r>
          </w:p>
        </w:tc>
      </w:tr>
    </w:tbl>
    <w:p w14:paraId="19ADB72C" w14:textId="40B9F5A5" w:rsidR="00704D02" w:rsidRDefault="00704D02" w:rsidP="00704D02">
      <w:pPr>
        <w:pStyle w:val="Newparagraph"/>
        <w:rPr>
          <w:ins w:id="113"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ins w:id="114" w:author="dugalh" w:date="2018-04-25T12:17:00Z">
        <w:r w:rsidR="00163C8D">
          <w:t xml:space="preserve">  </w:t>
        </w:r>
        <w:commentRangeStart w:id="115"/>
        <w:r w:rsidR="00163C8D">
          <w:t>The choice of the sliding window size involves a trade-off between the accuracy and</w:t>
        </w:r>
      </w:ins>
      <w:ins w:id="116" w:author="dugalh" w:date="2018-04-25T13:05:00Z">
        <w:r w:rsidR="005432EB">
          <w:t xml:space="preserve"> </w:t>
        </w:r>
      </w:ins>
      <w:ins w:id="117" w:author="dugalh" w:date="2018-04-25T12:17:00Z">
        <w:r w:rsidR="00163C8D">
          <w:t xml:space="preserve">effective spatial resolution of the </w:t>
        </w:r>
      </w:ins>
      <w:ins w:id="118" w:author="dugalh" w:date="2018-04-25T14:51:00Z">
        <w:r w:rsidR="006A62C7">
          <w:t xml:space="preserve">estimated </w:t>
        </w:r>
      </w:ins>
      <w:ins w:id="119" w:author="dugalh" w:date="2018-04-25T12:22:00Z">
        <w:r w:rsidR="00163C8D">
          <w:t xml:space="preserve">radiometric correction parameters, </w:t>
        </w:r>
      </w:ins>
      <w:ins w:id="120" w:author="dugalh" w:date="2018-04-25T12:17:00Z">
        <w:r w:rsidR="00163C8D" w:rsidRPr="00163C8D">
          <w:rPr>
            <w:i/>
            <w:rPrChange w:id="121" w:author="dugalh" w:date="2018-04-25T12:17:00Z">
              <w:rPr/>
            </w:rPrChange>
          </w:rPr>
          <w:t>M</w:t>
        </w:r>
        <w:r w:rsidR="00163C8D">
          <w:t xml:space="preserve"> and </w:t>
        </w:r>
        <w:r w:rsidR="00163C8D" w:rsidRPr="00163C8D">
          <w:rPr>
            <w:i/>
            <w:rPrChange w:id="122" w:author="dugalh" w:date="2018-04-25T12:17:00Z">
              <w:rPr/>
            </w:rPrChange>
          </w:rPr>
          <w:t>C</w:t>
        </w:r>
      </w:ins>
      <w:ins w:id="123" w:author="dugalh" w:date="2018-04-25T12:26:00Z">
        <w:r w:rsidR="004C73C8">
          <w:rPr>
            <w:i/>
          </w:rPr>
          <w:t>.</w:t>
        </w:r>
        <w:r w:rsidR="004C73C8" w:rsidRPr="004C73C8">
          <w:rPr>
            <w:rPrChange w:id="124" w:author="dugalh" w:date="2018-04-25T12:26:00Z">
              <w:rPr>
                <w:i/>
              </w:rPr>
            </w:rPrChange>
          </w:rPr>
          <w:t xml:space="preserve">  I</w:t>
        </w:r>
      </w:ins>
      <w:ins w:id="125" w:author="dugalh" w:date="2018-04-25T12:25:00Z">
        <w:r w:rsidR="00163C8D">
          <w:t xml:space="preserve">n essence, it </w:t>
        </w:r>
      </w:ins>
      <w:ins w:id="126" w:author="dugalh" w:date="2018-04-25T12:19:00Z">
        <w:r w:rsidR="00163C8D">
          <w:t xml:space="preserve">is </w:t>
        </w:r>
      </w:ins>
      <w:ins w:id="127" w:author="dugalh" w:date="2018-04-25T12:23:00Z">
        <w:r w:rsidR="00163C8D">
          <w:t xml:space="preserve">the </w:t>
        </w:r>
      </w:ins>
      <w:ins w:id="128" w:author="dugalh" w:date="2018-04-25T12:26:00Z">
        <w:r w:rsidR="004C73C8">
          <w:t>typical</w:t>
        </w:r>
      </w:ins>
      <w:ins w:id="129" w:author="dugalh" w:date="2018-04-25T12:25:00Z">
        <w:r w:rsidR="00163C8D">
          <w:t xml:space="preserve"> </w:t>
        </w:r>
      </w:ins>
      <w:ins w:id="130" w:author="dugalh" w:date="2018-04-25T12:23:00Z">
        <w:r w:rsidR="00163C8D">
          <w:t xml:space="preserve">parameter estimation </w:t>
        </w:r>
      </w:ins>
      <w:ins w:id="131" w:author="dugalh" w:date="2018-04-25T12:19:00Z">
        <w:r w:rsidR="00163C8D">
          <w:t xml:space="preserve">trade-off </w:t>
        </w:r>
      </w:ins>
      <w:ins w:id="132" w:author="dugalh" w:date="2018-04-25T12:20:00Z">
        <w:r w:rsidR="00163C8D">
          <w:t xml:space="preserve">between </w:t>
        </w:r>
      </w:ins>
      <w:ins w:id="133" w:author="dugalh" w:date="2018-04-25T12:37:00Z">
        <w:r w:rsidR="00ED166C">
          <w:t xml:space="preserve">bias and variance or </w:t>
        </w:r>
      </w:ins>
      <w:ins w:id="134" w:author="dugalh" w:date="2018-04-25T12:20:00Z">
        <w:r w:rsidR="00163C8D">
          <w:t>under</w:t>
        </w:r>
      </w:ins>
      <w:ins w:id="135" w:author="dugalh" w:date="2018-04-25T12:26:00Z">
        <w:r w:rsidR="004C73C8">
          <w:t>-</w:t>
        </w:r>
      </w:ins>
      <w:ins w:id="136" w:author="dugalh" w:date="2018-04-25T12:20:00Z">
        <w:r w:rsidR="00163C8D">
          <w:t xml:space="preserve"> and over-fitting</w:t>
        </w:r>
      </w:ins>
      <w:ins w:id="137"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38" w:author="dugalh" w:date="2018-04-25T12:53:00Z">
        <w:r w:rsidR="000250A6">
          <w:fldChar w:fldCharType="end"/>
        </w:r>
      </w:ins>
      <w:ins w:id="139" w:author="dugalh" w:date="2018-04-25T12:20:00Z">
        <w:r w:rsidR="00163C8D">
          <w:t xml:space="preserve">.  </w:t>
        </w:r>
      </w:ins>
      <w:ins w:id="140" w:author="dugalh" w:date="2018-04-25T12:43:00Z">
        <w:r w:rsidR="00ED166C">
          <w:t xml:space="preserve">Larger sliding windows will </w:t>
        </w:r>
      </w:ins>
      <w:ins w:id="141" w:author="dugalh" w:date="2018-04-25T12:45:00Z">
        <w:r w:rsidR="00ED166C">
          <w:t xml:space="preserve">be less susceptible </w:t>
        </w:r>
      </w:ins>
      <w:ins w:id="142" w:author="dugalh" w:date="2018-04-25T12:46:00Z">
        <w:r w:rsidR="000250A6">
          <w:t xml:space="preserve">to </w:t>
        </w:r>
      </w:ins>
      <w:ins w:id="143" w:author="dugalh" w:date="2018-04-25T12:47:00Z">
        <w:r w:rsidR="000250A6">
          <w:t>over</w:t>
        </w:r>
      </w:ins>
      <w:ins w:id="144" w:author="dugalh" w:date="2018-04-25T12:46:00Z">
        <w:r w:rsidR="000250A6">
          <w:t xml:space="preserve">-fitting resulting from </w:t>
        </w:r>
      </w:ins>
      <w:ins w:id="145" w:author="dugalh" w:date="2018-04-25T12:45:00Z">
        <w:r w:rsidR="00ED166C">
          <w:t>nois</w:t>
        </w:r>
      </w:ins>
      <w:ins w:id="146" w:author="dugalh" w:date="2018-04-25T12:46:00Z">
        <w:r w:rsidR="000250A6">
          <w:t>y</w:t>
        </w:r>
      </w:ins>
      <w:ins w:id="147" w:author="dugalh" w:date="2018-04-25T12:45:00Z">
        <w:r w:rsidR="00ED166C">
          <w:t xml:space="preserve"> data</w:t>
        </w:r>
      </w:ins>
      <w:ins w:id="148" w:author="dugalh" w:date="2018-04-25T12:46:00Z">
        <w:r w:rsidR="000250A6">
          <w:t xml:space="preserve">, while smaller sliding windows will </w:t>
        </w:r>
      </w:ins>
      <w:ins w:id="149" w:author="dugalh" w:date="2018-04-25T12:47:00Z">
        <w:r w:rsidR="000250A6">
          <w:t xml:space="preserve">provide higher </w:t>
        </w:r>
      </w:ins>
      <w:ins w:id="150" w:author="dugalh" w:date="2018-04-25T12:54:00Z">
        <w:r w:rsidR="00FA0467">
          <w:t xml:space="preserve">spatial </w:t>
        </w:r>
      </w:ins>
      <w:ins w:id="151" w:author="dugalh" w:date="2018-04-25T12:47:00Z">
        <w:r w:rsidR="000250A6">
          <w:t>resolution correction parameters.</w:t>
        </w:r>
      </w:ins>
      <w:ins w:id="152" w:author="dugalh" w:date="2018-04-25T12:46:00Z">
        <w:r w:rsidR="000250A6">
          <w:t xml:space="preserve"> </w:t>
        </w:r>
      </w:ins>
      <w:ins w:id="153" w:author="dugalh" w:date="2018-04-25T12:45:00Z">
        <w:r w:rsidR="00ED166C">
          <w:t xml:space="preserve"> </w:t>
        </w:r>
      </w:ins>
      <w:ins w:id="154" w:author="dugalh" w:date="2018-04-25T12:49:00Z">
        <w:r w:rsidR="000250A6">
          <w:t>The choice of sliding window size for the case study is discussed in sections ?? and ??.</w:t>
        </w:r>
      </w:ins>
      <w:ins w:id="155" w:author="dugalh" w:date="2018-04-25T12:17:00Z">
        <w:r w:rsidR="00163C8D">
          <w:t xml:space="preserve">  </w:t>
        </w:r>
      </w:ins>
      <w:commentRangeEnd w:id="115"/>
      <w:ins w:id="156" w:author="dugalh" w:date="2018-04-25T12:54:00Z">
        <w:r w:rsidR="00FA0467">
          <w:rPr>
            <w:rStyle w:val="CommentReference"/>
          </w:rPr>
          <w:commentReference w:id="115"/>
        </w:r>
      </w:ins>
    </w:p>
    <w:p w14:paraId="317B97B1" w14:textId="77777777" w:rsidR="007328A7" w:rsidRDefault="007328A7" w:rsidP="00704D02">
      <w:pPr>
        <w:pStyle w:val="Newparagraph"/>
      </w:pPr>
    </w:p>
    <w:p w14:paraId="25D99E41" w14:textId="77777777" w:rsidR="007328A7" w:rsidRDefault="007328A7" w:rsidP="007328A7">
      <w:pPr>
        <w:pStyle w:val="Newparagraph"/>
        <w:rPr>
          <w:moveTo w:id="157" w:author="dugalh" w:date="2018-04-25T15:31:00Z"/>
        </w:rPr>
      </w:pPr>
      <w:moveToRangeStart w:id="158" w:author="dugalh" w:date="2018-04-25T15:31:00Z" w:name="move512433647"/>
      <w:commentRangeStart w:id="159"/>
      <w:moveTo w:id="160" w:author="dugalh" w:date="2018-04-25T15:31:00Z">
        <w:r>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Pr="003B5532">
          <w:t>(</w:t>
        </w:r>
        <w:r>
          <w:rPr>
            <w:noProof/>
          </w:rPr>
          <w:t>5</w:t>
        </w:r>
        <w:r w:rsidRPr="003B5532">
          <w:t>)</w:t>
        </w:r>
        <w:r>
          <w:fldChar w:fldCharType="end"/>
        </w:r>
        <w:r>
          <w:t xml:space="preserve"> model applies to an </w:t>
        </w:r>
        <w:r>
          <w:lastRenderedPageBreak/>
          <w:t xml:space="preserve">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commentRangeEnd w:id="159"/>
    <w:p w14:paraId="2898DAD6" w14:textId="07747F97" w:rsidR="007328A7" w:rsidDel="007328A7" w:rsidRDefault="007328A7" w:rsidP="007328A7">
      <w:pPr>
        <w:pStyle w:val="Newparagraph"/>
        <w:rPr>
          <w:del w:id="161" w:author="dugalh" w:date="2018-04-25T15:32:00Z"/>
          <w:moveTo w:id="162" w:author="dugalh" w:date="2018-04-25T15:31:00Z"/>
        </w:rPr>
      </w:pPr>
      <w:r>
        <w:rPr>
          <w:rStyle w:val="CommentReference"/>
        </w:rPr>
        <w:commentReference w:id="159"/>
      </w:r>
    </w:p>
    <w:moveToRangeEnd w:id="158"/>
    <w:p w14:paraId="52FEF9E5" w14:textId="1C401079" w:rsidR="006A62C7" w:rsidRDefault="006A62C7" w:rsidP="006A62C7">
      <w:pPr>
        <w:pStyle w:val="Heading2"/>
        <w:rPr>
          <w:ins w:id="163" w:author="dugalh" w:date="2018-04-25T14:53:00Z"/>
        </w:rPr>
        <w:pPrChange w:id="164" w:author="dugalh" w:date="2018-04-25T14:53:00Z">
          <w:pPr>
            <w:pStyle w:val="Newparagraph"/>
          </w:pPr>
        </w:pPrChange>
      </w:pPr>
      <w:commentRangeStart w:id="165"/>
      <w:ins w:id="166" w:author="dugalh" w:date="2018-04-25T14:53:00Z">
        <w:r>
          <w:t xml:space="preserve">Incorporation of </w:t>
        </w:r>
      </w:ins>
      <w:ins w:id="167" w:author="dugalh" w:date="2018-04-25T14:52:00Z">
        <w:r>
          <w:t xml:space="preserve">Viewing Geometry and Relative Spectral Response </w:t>
        </w:r>
      </w:ins>
      <w:ins w:id="168" w:author="dugalh" w:date="2018-04-25T14:53:00Z">
        <w:r>
          <w:t>Effects</w:t>
        </w:r>
      </w:ins>
      <w:commentRangeEnd w:id="165"/>
      <w:ins w:id="169" w:author="dugalh" w:date="2018-04-25T15:13:00Z">
        <w:r w:rsidR="00367EC9">
          <w:rPr>
            <w:rStyle w:val="CommentReference"/>
            <w:rFonts w:cs="Times New Roman"/>
            <w:b w:val="0"/>
            <w:bCs w:val="0"/>
            <w:i w:val="0"/>
            <w:iCs w:val="0"/>
          </w:rPr>
          <w:commentReference w:id="165"/>
        </w:r>
      </w:ins>
    </w:p>
    <w:p w14:paraId="56183FA6" w14:textId="77EB8FAB" w:rsidR="007328A7" w:rsidRDefault="006A62C7" w:rsidP="006A62C7">
      <w:pPr>
        <w:pStyle w:val="Paragraph"/>
        <w:rPr>
          <w:ins w:id="170" w:author="dugalh" w:date="2018-04-25T15:36:00Z"/>
        </w:rPr>
        <w:pPrChange w:id="171" w:author="dugalh" w:date="2018-04-25T14:53:00Z">
          <w:pPr>
            <w:pStyle w:val="Newparagraph"/>
          </w:pPr>
        </w:pPrChange>
      </w:pPr>
      <w:commentRangeStart w:id="172"/>
      <w:ins w:id="173" w:author="dugalh" w:date="2018-04-25T14:53:00Z">
        <w:r>
          <w:t>For the sake of simplicity</w:t>
        </w:r>
      </w:ins>
      <w:ins w:id="174" w:author="dugalh" w:date="2018-04-25T15:04:00Z">
        <w:r w:rsidR="00427644">
          <w:t>,</w:t>
        </w:r>
      </w:ins>
      <w:ins w:id="175" w:author="dugalh" w:date="2018-04-25T14:53:00Z">
        <w:r>
          <w:t xml:space="preserve"> the formulation of the </w:t>
        </w:r>
      </w:ins>
      <w:ins w:id="176" w:author="dugalh" w:date="2018-04-25T15:00:00Z">
        <w:r w:rsidR="00427644">
          <w:t>local</w:t>
        </w:r>
      </w:ins>
      <w:ins w:id="177" w:author="dugalh" w:date="2018-04-25T14:53:00Z">
        <w:r>
          <w:t xml:space="preserve"> linear model </w:t>
        </w:r>
      </w:ins>
      <w:ins w:id="178" w:author="dugalh" w:date="2018-04-25T15:00:00Z">
        <w:r w:rsidR="00427644">
          <w:t xml:space="preserve">in section </w:t>
        </w:r>
      </w:ins>
      <w:ins w:id="179" w:author="dugalh" w:date="2018-04-25T15:02:00Z">
        <w:r w:rsidR="00427644">
          <w:fldChar w:fldCharType="begin"/>
        </w:r>
        <w:r w:rsidR="00427644">
          <w:instrText xml:space="preserve"> REF _Ref512431860 \r \h </w:instrText>
        </w:r>
      </w:ins>
      <w:r w:rsidR="00427644">
        <w:fldChar w:fldCharType="separate"/>
      </w:r>
      <w:ins w:id="180" w:author="dugalh" w:date="2018-04-25T15:02:00Z">
        <w:r w:rsidR="00427644">
          <w:t>2.1</w:t>
        </w:r>
        <w:r w:rsidR="00427644">
          <w:fldChar w:fldCharType="end"/>
        </w:r>
      </w:ins>
      <w:ins w:id="181" w:author="dugalh" w:date="2018-04-25T15:00:00Z">
        <w:r w:rsidR="00427644">
          <w:t xml:space="preserve"> </w:t>
        </w:r>
      </w:ins>
      <w:ins w:id="182" w:author="dugalh" w:date="2018-04-25T14:57:00Z">
        <w:r>
          <w:t xml:space="preserve">did not consider </w:t>
        </w:r>
      </w:ins>
      <w:ins w:id="183" w:author="dugalh" w:date="2018-04-25T15:02:00Z">
        <w:r w:rsidR="00427644">
          <w:t xml:space="preserve">the effect </w:t>
        </w:r>
      </w:ins>
      <w:ins w:id="184" w:author="dugalh" w:date="2018-04-25T16:10:00Z">
        <w:r w:rsidR="00095D9F">
          <w:t xml:space="preserve">of </w:t>
        </w:r>
      </w:ins>
      <w:ins w:id="185" w:author="dugalh" w:date="2018-04-25T14:53:00Z">
        <w:r>
          <w:t>viewing geometry and relative spectral response (</w:t>
        </w:r>
      </w:ins>
      <w:ins w:id="186" w:author="dugalh" w:date="2018-04-25T14:54:00Z">
        <w:r>
          <w:t>RSR</w:t>
        </w:r>
      </w:ins>
      <w:ins w:id="187" w:author="dugalh" w:date="2018-04-25T14:53:00Z">
        <w:r>
          <w:t>)</w:t>
        </w:r>
      </w:ins>
      <w:ins w:id="188" w:author="dugalh" w:date="2018-04-25T14:55:00Z">
        <w:r>
          <w:t xml:space="preserve"> </w:t>
        </w:r>
      </w:ins>
      <w:ins w:id="189" w:author="dugalh" w:date="2018-04-25T15:34:00Z">
        <w:r w:rsidR="007328A7">
          <w:t xml:space="preserve">differences </w:t>
        </w:r>
      </w:ins>
      <w:ins w:id="190" w:author="dugalh" w:date="2018-04-25T14:57:00Z">
        <w:r>
          <w:t xml:space="preserve">between the aerial and reference images.  In this section, we show that these effects too can be </w:t>
        </w:r>
      </w:ins>
      <w:ins w:id="191" w:author="dugalh" w:date="2018-04-25T15:09:00Z">
        <w:r w:rsidR="00427644">
          <w:t>modelled as</w:t>
        </w:r>
      </w:ins>
      <w:ins w:id="192" w:author="dugalh" w:date="2018-04-25T14:55:00Z">
        <w:r>
          <w:t xml:space="preserve"> </w:t>
        </w:r>
      </w:ins>
      <w:ins w:id="193" w:author="dugalh" w:date="2018-04-25T15:02:00Z">
        <w:r w:rsidR="00427644">
          <w:t>local</w:t>
        </w:r>
      </w:ins>
      <w:ins w:id="194" w:author="dugalh" w:date="2018-04-25T15:09:00Z">
        <w:r w:rsidR="00427644">
          <w:t>ly</w:t>
        </w:r>
      </w:ins>
      <w:ins w:id="195" w:author="dugalh" w:date="2018-04-25T15:02:00Z">
        <w:r w:rsidR="00427644">
          <w:t xml:space="preserve"> linear </w:t>
        </w:r>
      </w:ins>
      <w:ins w:id="196" w:author="dugalh" w:date="2018-04-25T15:09:00Z">
        <w:r w:rsidR="00427644">
          <w:t>relations</w:t>
        </w:r>
      </w:ins>
      <w:ins w:id="197" w:author="dugalh" w:date="2018-04-25T15:10:00Z">
        <w:r w:rsidR="00367EC9">
          <w:t xml:space="preserve">.  </w:t>
        </w:r>
      </w:ins>
      <w:ins w:id="198" w:author="dugalh" w:date="2018-04-25T15:37:00Z">
        <w:r w:rsidR="007328A7">
          <w:t xml:space="preserve">These </w:t>
        </w:r>
      </w:ins>
      <w:ins w:id="199" w:author="dugalh" w:date="2018-04-25T15:39:00Z">
        <w:r w:rsidR="007328A7">
          <w:t xml:space="preserve">linear </w:t>
        </w:r>
      </w:ins>
      <w:ins w:id="200" w:author="dugalh" w:date="2018-04-25T15:37:00Z">
        <w:r w:rsidR="007328A7">
          <w:t xml:space="preserve">relations can </w:t>
        </w:r>
      </w:ins>
      <w:ins w:id="201" w:author="dugalh" w:date="2018-04-25T15:39:00Z">
        <w:r w:rsidR="007328A7">
          <w:t xml:space="preserve">then </w:t>
        </w:r>
      </w:ins>
      <w:ins w:id="202" w:author="dugalh" w:date="2018-04-25T15:37:00Z">
        <w:r w:rsidR="007328A7">
          <w:t xml:space="preserve">be lumped together with that of </w:t>
        </w:r>
      </w:ins>
      <w:ins w:id="203" w:author="dugalh" w:date="2018-04-25T15:38:00Z">
        <w:r w:rsidR="007328A7">
          <w:t xml:space="preserve">Equation </w:t>
        </w:r>
        <w:r w:rsidR="007328A7">
          <w:fldChar w:fldCharType="begin"/>
        </w:r>
        <w:r w:rsidR="007328A7">
          <w:instrText xml:space="preserve"> REF _Ref389750707 \h  \* MERGEFORMAT </w:instrText>
        </w:r>
        <w:r w:rsidR="007328A7">
          <w:fldChar w:fldCharType="separate"/>
        </w:r>
        <w:r w:rsidR="007328A7" w:rsidRPr="003B5532">
          <w:t>(</w:t>
        </w:r>
        <w:r w:rsidR="007328A7">
          <w:rPr>
            <w:noProof/>
          </w:rPr>
          <w:t>5</w:t>
        </w:r>
        <w:r w:rsidR="007328A7" w:rsidRPr="003B5532">
          <w:t>)</w:t>
        </w:r>
        <w:r w:rsidR="007328A7">
          <w:fldChar w:fldCharType="end"/>
        </w:r>
        <w:r w:rsidR="007328A7">
          <w:t xml:space="preserve"> </w:t>
        </w:r>
      </w:ins>
      <w:ins w:id="204" w:author="dugalh" w:date="2018-04-25T15:37:00Z">
        <w:r w:rsidR="007328A7">
          <w:t xml:space="preserve">to form </w:t>
        </w:r>
      </w:ins>
      <w:ins w:id="205" w:author="dugalh" w:date="2018-04-25T15:38:00Z">
        <w:r w:rsidR="007328A7">
          <w:t xml:space="preserve">a single linear </w:t>
        </w:r>
      </w:ins>
      <w:ins w:id="206" w:author="dugalh" w:date="2018-04-25T15:43:00Z">
        <w:r w:rsidR="001E26EB">
          <w:t>relation between</w:t>
        </w:r>
      </w:ins>
      <w:ins w:id="207" w:author="dugalh" w:date="2018-04-25T15:44:00Z">
        <w:r w:rsidR="001E26EB">
          <w:t xml:space="preserve"> </w:t>
        </w:r>
        <m:oMath>
          <m:sSubSup>
            <m:sSubSupPr>
              <m:ctrlPr>
                <w:rPr>
                  <w:rFonts w:ascii="Cambria Math" w:hAnsi="Cambria Math"/>
                  <w:lang w:eastAsia="en-ZA"/>
                  <w:rPrChange w:id="208" w:author="dugalh" w:date="2018-04-25T16:09:00Z">
                    <w:rPr>
                      <w:rFonts w:ascii="Cambria Math" w:hAnsi="Cambria Math"/>
                      <w:b/>
                      <w:lang w:eastAsia="en-ZA"/>
                    </w:rPr>
                  </w:rPrChange>
                </w:rPr>
              </m:ctrlPr>
            </m:sSubSupPr>
            <m:e>
              <m:r>
                <w:rPr>
                  <w:rFonts w:ascii="Cambria Math" w:hAnsi="Cambria Math"/>
                  <w:rPrChange w:id="209" w:author="dugalh" w:date="2018-04-25T16:09:00Z">
                    <w:rPr>
                      <w:rFonts w:ascii="Cambria Math" w:hAnsi="Cambria Math"/>
                    </w:rPr>
                  </w:rPrChange>
                </w:rPr>
                <m:t>ρ</m:t>
              </m:r>
            </m:e>
            <m:sub>
              <m:r>
                <m:rPr>
                  <m:sty m:val="p"/>
                </m:rPr>
                <w:rPr>
                  <w:rFonts w:ascii="Cambria Math" w:hAnsi="Cambria Math"/>
                  <w:rPrChange w:id="210" w:author="dugalh" w:date="2018-04-25T16:09:00Z">
                    <w:rPr>
                      <w:rFonts w:ascii="Cambria Math" w:hAnsi="Cambria Math"/>
                    </w:rPr>
                  </w:rPrChange>
                </w:rPr>
                <m:t>t</m:t>
              </m:r>
            </m:sub>
            <m:sup>
              <m:r>
                <m:rPr>
                  <m:sty m:val="p"/>
                </m:rPr>
                <w:rPr>
                  <w:rFonts w:ascii="Cambria Math" w:hAnsi="Cambria Math"/>
                  <w:rPrChange w:id="211" w:author="dugalh" w:date="2018-04-25T16:09:00Z">
                    <w:rPr>
                      <w:rFonts w:ascii="Cambria Math" w:hAnsi="Cambria Math"/>
                    </w:rPr>
                  </w:rPrChange>
                </w:rPr>
                <m:t>ref</m:t>
              </m:r>
            </m:sup>
          </m:sSubSup>
        </m:oMath>
        <w:r w:rsidR="001E26EB">
          <w:rPr>
            <w:b/>
            <w:lang w:eastAsia="en-ZA"/>
          </w:rPr>
          <w:t xml:space="preserve"> </w:t>
        </w:r>
        <w:r w:rsidR="001E26EB">
          <w:rPr>
            <w:lang w:eastAsia="en-ZA"/>
          </w:rPr>
          <w:t>of</w:t>
        </w:r>
        <w:r w:rsidR="001E26EB">
          <w:rPr>
            <w:lang w:eastAsia="en-ZA"/>
          </w:rPr>
          <w:t xml:space="preserve"> the reference image and </w:t>
        </w:r>
        <m:oMath>
          <m:r>
            <w:rPr>
              <w:rFonts w:ascii="Cambria Math" w:hAnsi="Cambria Math"/>
            </w:rPr>
            <m:t>DN</m:t>
          </m:r>
        </m:oMath>
        <w:r w:rsidR="001E26EB">
          <w:t xml:space="preserve"> </w:t>
        </w:r>
        <w:r w:rsidR="001E26EB">
          <w:t xml:space="preserve">of </w:t>
        </w:r>
        <w:r w:rsidR="001E26EB">
          <w:t xml:space="preserve">the uncalibrated aerial image(s).  </w:t>
        </w:r>
      </w:ins>
      <w:ins w:id="212" w:author="dugalh" w:date="2018-04-25T15:43:00Z">
        <w:r w:rsidR="001E26EB">
          <w:t xml:space="preserve"> </w:t>
        </w:r>
      </w:ins>
      <w:ins w:id="213" w:author="dugalh" w:date="2018-04-25T15:39:00Z">
        <w:r w:rsidR="007328A7">
          <w:t xml:space="preserve">In other words, </w:t>
        </w:r>
      </w:ins>
      <w:ins w:id="214" w:author="dugalh" w:date="2018-04-25T16:11:00Z">
        <w:r w:rsidR="00095D9F">
          <w:t>both of</w:t>
        </w:r>
      </w:ins>
      <w:ins w:id="215" w:author="dugalh" w:date="2018-04-25T15:39:00Z">
        <w:r w:rsidR="007328A7">
          <w:t xml:space="preserve"> these effects are </w:t>
        </w:r>
      </w:ins>
      <w:ins w:id="216" w:author="dugalh" w:date="2018-04-25T15:40:00Z">
        <w:r w:rsidR="007328A7">
          <w:t xml:space="preserve">still </w:t>
        </w:r>
      </w:ins>
      <w:ins w:id="217" w:author="dugalh" w:date="2018-04-25T15:39:00Z">
        <w:r w:rsidR="007328A7">
          <w:t>approximate</w:t>
        </w:r>
      </w:ins>
      <w:ins w:id="218" w:author="dugalh" w:date="2018-04-25T15:40:00Z">
        <w:r w:rsidR="007328A7">
          <w:t>d</w:t>
        </w:r>
      </w:ins>
      <w:ins w:id="219" w:author="dugalh" w:date="2018-04-25T15:39:00Z">
        <w:r w:rsidR="007328A7">
          <w:t xml:space="preserve"> </w:t>
        </w:r>
      </w:ins>
      <w:ins w:id="220" w:author="dugalh" w:date="2018-04-25T15:40:00Z">
        <w:r w:rsidR="007328A7">
          <w:t xml:space="preserve">by </w:t>
        </w:r>
      </w:ins>
      <w:ins w:id="221" w:author="dugalh" w:date="2018-04-25T15:42:00Z">
        <w:r w:rsidR="001E26EB">
          <w:t>a</w:t>
        </w:r>
      </w:ins>
      <w:ins w:id="222" w:author="dugalh" w:date="2018-04-25T15:40:00Z">
        <w:r w:rsidR="007328A7">
          <w:t xml:space="preserve"> spatially</w:t>
        </w:r>
      </w:ins>
      <w:ins w:id="223" w:author="dugalh" w:date="2018-04-25T15:39:00Z">
        <w:r w:rsidR="007328A7">
          <w:t xml:space="preserve"> </w:t>
        </w:r>
      </w:ins>
      <w:ins w:id="224" w:author="dugalh" w:date="2018-04-25T15:41:00Z">
        <w:r w:rsidR="007328A7">
          <w:t xml:space="preserve">varying </w:t>
        </w:r>
      </w:ins>
      <w:ins w:id="225" w:author="dugalh" w:date="2018-04-25T15:39:00Z">
        <w:r w:rsidR="007328A7">
          <w:t xml:space="preserve">linear model </w:t>
        </w:r>
      </w:ins>
      <w:ins w:id="226" w:author="dugalh" w:date="2018-04-25T15:42:00Z">
        <w:r w:rsidR="001E26EB">
          <w:t xml:space="preserve">with parameters as estimated </w:t>
        </w:r>
      </w:ins>
      <w:ins w:id="227" w:author="dugalh" w:date="2018-04-25T16:07:00Z">
        <w:r w:rsidR="0024685E">
          <w:t>with</w:t>
        </w:r>
      </w:ins>
      <w:ins w:id="228" w:author="dugalh" w:date="2018-04-25T15:42:00Z">
        <w:r w:rsidR="001E26EB">
          <w:t xml:space="preserve"> </w:t>
        </w:r>
      </w:ins>
      <w:ins w:id="229" w:author="dugalh" w:date="2018-04-25T16:07:00Z">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24685E" w:rsidRPr="003B5532">
          <w:t>(</w:t>
        </w:r>
        <w:r w:rsidR="0024685E">
          <w:rPr>
            <w:noProof/>
          </w:rPr>
          <w:t>9</w:t>
        </w:r>
        <w:r w:rsidR="0024685E">
          <w:fldChar w:fldCharType="end"/>
        </w:r>
        <w:r w:rsidR="0024685E">
          <w:t>)</w:t>
        </w:r>
      </w:ins>
      <w:ins w:id="230" w:author="dugalh" w:date="2018-04-25T15:40:00Z">
        <w:r w:rsidR="007328A7">
          <w:t xml:space="preserve">.   </w:t>
        </w:r>
      </w:ins>
      <w:commentRangeEnd w:id="172"/>
      <w:ins w:id="231" w:author="dugalh" w:date="2018-04-25T16:07:00Z">
        <w:r w:rsidR="0024685E">
          <w:rPr>
            <w:rStyle w:val="CommentReference"/>
          </w:rPr>
          <w:commentReference w:id="172"/>
        </w:r>
      </w:ins>
    </w:p>
    <w:p w14:paraId="44649B77" w14:textId="5784A8FA" w:rsidR="006A62C7" w:rsidRPr="006A62C7" w:rsidRDefault="00427644" w:rsidP="006A62C7">
      <w:pPr>
        <w:pStyle w:val="Paragraph"/>
        <w:pPrChange w:id="232" w:author="dugalh" w:date="2018-04-25T14:53:00Z">
          <w:pPr>
            <w:pStyle w:val="Newparagraph"/>
          </w:pPr>
        </w:pPrChange>
      </w:pPr>
      <w:ins w:id="233" w:author="dugalh" w:date="2018-04-25T15:05:00Z">
        <w:r>
          <w:lastRenderedPageBreak/>
          <w:t xml:space="preserve"> </w:t>
        </w:r>
      </w:ins>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34"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234"/>
          </w:p>
        </w:tc>
      </w:tr>
    </w:tbl>
    <w:p w14:paraId="5F4E0593" w14:textId="77777777" w:rsidR="00704D02" w:rsidRDefault="00704D02" w:rsidP="00704D02">
      <w:pPr>
        <w:pStyle w:val="Paragraph"/>
      </w:pPr>
      <w:r>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B94721"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35"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35"/>
          </w:p>
        </w:tc>
      </w:tr>
    </w:tbl>
    <w:p w14:paraId="45262AE3" w14:textId="77777777" w:rsidR="00704D02" w:rsidRDefault="00B94721"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B94721"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36"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36"/>
            <w:r w:rsidRPr="003B5532">
              <w:t>)</w:t>
            </w:r>
          </w:p>
        </w:tc>
      </w:tr>
    </w:tbl>
    <w:p w14:paraId="6CA7CDE0" w14:textId="74C8309C" w:rsidR="00704D02" w:rsidRDefault="00704D02" w:rsidP="00704D02">
      <w:pPr>
        <w:pStyle w:val="Paragraph"/>
        <w:rPr>
          <w:lang w:eastAsia="en-ZA"/>
        </w:rPr>
      </w:pPr>
      <m:oMath>
        <m:r>
          <w:rPr>
            <w:rFonts w:ascii="Cambria Math" w:hAnsi="Cambria Math"/>
          </w:rPr>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w:t>
      </w:r>
      <w:r>
        <w:rPr>
          <w:lang w:eastAsia="en-ZA"/>
        </w:rPr>
        <w:lastRenderedPageBreak/>
        <w:t xml:space="preserve">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0753D9E4" w:rsidR="00704D02" w:rsidRPr="00665E5F" w:rsidRDefault="00704D02" w:rsidP="00704D02">
      <w:pPr>
        <w:pStyle w:val="Newparagraph"/>
      </w:pPr>
      <w:commentRangeStart w:id="237"/>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upsampled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by </w: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37"/>
      <w:r w:rsidR="00176D87">
        <w:rPr>
          <w:rStyle w:val="CommentReference"/>
        </w:rPr>
        <w:commentReference w:id="237"/>
      </w:r>
    </w:p>
    <w:p w14:paraId="7BC66BB0" w14:textId="77777777" w:rsidR="00704D02" w:rsidRDefault="00704D02" w:rsidP="00704D02">
      <w:pPr>
        <w:pStyle w:val="Newparagraph"/>
        <w:rPr>
          <w:lang w:eastAsia="en-ZA"/>
        </w:rPr>
      </w:pPr>
    </w:p>
    <w:p w14:paraId="061E3661" w14:textId="46881BC4"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8"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38"/>
            <w:r w:rsidRPr="003B5532">
              <w:t>)</w:t>
            </w:r>
          </w:p>
        </w:tc>
      </w:tr>
    </w:tbl>
    <w:p w14:paraId="20038953" w14:textId="75F88604"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reflectances it can often be shown that the relationship between the band averaged values for </w:t>
      </w:r>
      <w:r>
        <w:lastRenderedPageBreak/>
        <w:t xml:space="preserve">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39" w:author="dugalh" w:date="2018-04-25T15:31:00Z"/>
        </w:rPr>
      </w:pPr>
      <w:moveFromRangeStart w:id="240" w:author="dugalh" w:date="2018-04-25T15:31:00Z" w:name="move512433647"/>
      <w:moveFrom w:id="241"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r w:rsidDel="007328A7">
          <w:rPr>
            <w:lang w:eastAsia="en-ZA"/>
          </w:rPr>
        </w:r>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w:t>
        </w:r>
        <w:r w:rsidDel="007328A7">
          <w:lastRenderedPageBreak/>
          <w:t xml:space="preserve">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42" w:author="dugalh" w:date="2018-04-25T15:31:00Z"/>
        </w:rPr>
      </w:pPr>
    </w:p>
    <w:moveFromRangeEnd w:id="240"/>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43"/>
      <w:commentRangeStart w:id="244"/>
      <w:r>
        <w:t>The homogenisation procedure follows these steps:</w:t>
      </w:r>
      <w:commentRangeEnd w:id="243"/>
      <w:r w:rsidR="008F74E0">
        <w:rPr>
          <w:rStyle w:val="CommentReference"/>
        </w:rPr>
        <w:commentReference w:id="243"/>
      </w:r>
      <w:commentRangeEnd w:id="244"/>
      <w:r w:rsidR="005C3FA5">
        <w:rPr>
          <w:rStyle w:val="CommentReference"/>
        </w:rPr>
        <w:commentReference w:id="244"/>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6CC89314" w:rsidR="00704D02" w:rsidRPr="00D35244" w:rsidRDefault="00407774" w:rsidP="00704D02">
      <w:pPr>
        <w:pStyle w:val="Bulletedlist"/>
        <w:numPr>
          <w:ilvl w:val="0"/>
          <w:numId w:val="31"/>
        </w:numPr>
      </w:pPr>
      <w:ins w:id="245" w:author="dugalh" w:date="2018-04-23T16:44:00Z">
        <w:r>
          <w:t>With the output from step (1), c</w:t>
        </w:r>
      </w:ins>
      <w:del w:id="246" w:author="dugalh" w:date="2018-04-23T16:44:00Z">
        <w:r w:rsidR="00704D02" w:rsidRPr="00D35244" w:rsidDel="00407774">
          <w:delText>C</w:delText>
        </w:r>
      </w:del>
      <w:r w:rsidR="00704D02" w:rsidRPr="00D35244">
        <w:t xml:space="preserve">alculate </w:t>
      </w:r>
      <w:ins w:id="247"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00704D02" w:rsidRPr="00D35244">
        <w:t xml:space="preserve">.  This forms two multi-band rasters </w:t>
      </w:r>
      <w:r w:rsidR="00704D02" w:rsidRPr="00D35244">
        <w:rPr>
          <w:b/>
          <w:bCs/>
        </w:rPr>
        <w:t>M</w:t>
      </w:r>
      <w:r w:rsidR="00704D02" w:rsidRPr="00D35244">
        <w:t xml:space="preserve"> and </w:t>
      </w:r>
      <w:r w:rsidR="00704D02" w:rsidRPr="00D35244">
        <w:rPr>
          <w:b/>
          <w:bCs/>
        </w:rPr>
        <w:t>C</w:t>
      </w:r>
      <w:ins w:id="248" w:author="dugalh" w:date="2018-04-23T17:02:00Z">
        <w:r w:rsidR="004523DE" w:rsidRPr="004523DE">
          <w:rPr>
            <w:bCs/>
            <w:rPrChange w:id="249"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54498B24"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lastRenderedPageBreak/>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250"/>
      <w:commentRangeStart w:id="251"/>
      <w:r>
        <w:t xml:space="preserve">Blocks of aerial surface reflectance images generated with the procedure outlined above can be mosaicked without the need for additional colour balancing or normalisation procedures to reduce seam lines.  </w:t>
      </w:r>
      <w:commentRangeEnd w:id="250"/>
      <w:r w:rsidR="00471884">
        <w:rPr>
          <w:rStyle w:val="CommentReference"/>
        </w:rPr>
        <w:commentReference w:id="250"/>
      </w:r>
      <w:commentRangeEnd w:id="251"/>
      <w:r w:rsidR="00471884">
        <w:rPr>
          <w:rStyle w:val="CommentReference"/>
        </w:rPr>
        <w:commentReference w:id="251"/>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52" w:name="_Toc448324292"/>
      <w:bookmarkStart w:id="253" w:name="_Ref452296020"/>
      <w:commentRangeStart w:id="254"/>
      <w:commentRangeStart w:id="255"/>
      <w:commentRangeStart w:id="256"/>
      <w:commentRangeStart w:id="257"/>
      <w:r>
        <w:t xml:space="preserve">Study Site, </w:t>
      </w:r>
      <w:bookmarkEnd w:id="252"/>
      <w:r>
        <w:t>Data Collection and Preparation</w:t>
      </w:r>
      <w:bookmarkEnd w:id="253"/>
      <w:commentRangeEnd w:id="254"/>
      <w:r w:rsidR="00240A8F">
        <w:rPr>
          <w:rStyle w:val="CommentReference"/>
          <w:rFonts w:cs="Times New Roman"/>
          <w:b w:val="0"/>
          <w:bCs w:val="0"/>
          <w:i w:val="0"/>
          <w:iCs w:val="0"/>
        </w:rPr>
        <w:commentReference w:id="254"/>
      </w:r>
      <w:commentRangeEnd w:id="255"/>
      <w:commentRangeEnd w:id="256"/>
      <w:commentRangeEnd w:id="257"/>
      <w:r w:rsidR="005C3FA5">
        <w:rPr>
          <w:rStyle w:val="CommentReference"/>
          <w:rFonts w:cs="Times New Roman"/>
          <w:b w:val="0"/>
          <w:bCs w:val="0"/>
          <w:i w:val="0"/>
          <w:iCs w:val="0"/>
        </w:rPr>
        <w:commentReference w:id="255"/>
      </w:r>
      <w:r w:rsidR="008F74E0">
        <w:rPr>
          <w:rStyle w:val="CommentReference"/>
          <w:rFonts w:cs="Times New Roman"/>
          <w:b w:val="0"/>
          <w:bCs w:val="0"/>
          <w:i w:val="0"/>
          <w:iCs w:val="0"/>
        </w:rPr>
        <w:commentReference w:id="256"/>
      </w:r>
      <w:r w:rsidR="005C3FA5">
        <w:rPr>
          <w:rStyle w:val="CommentReference"/>
          <w:rFonts w:cs="Times New Roman"/>
          <w:b w:val="0"/>
          <w:bCs w:val="0"/>
          <w:i w:val="0"/>
          <w:iCs w:val="0"/>
        </w:rPr>
        <w:commentReference w:id="257"/>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xml:space="preserve">, acquires and supplies national coverage aerial imagery.  VHR multispectral 0.5 m/pixel imagery of the study area </w:t>
      </w:r>
      <w:r>
        <w:lastRenderedPageBreak/>
        <w:t>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58"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258"/>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259"/>
      <w:r>
        <w:t>The peak</w:t>
      </w:r>
      <w:ins w:id="260" w:author="dugalh" w:date="2018-04-25T16:20:00Z">
        <w:r w:rsidR="00417172">
          <w:t>s</w:t>
        </w:r>
      </w:ins>
      <w:r>
        <w:t xml:space="preserve"> overlap</w:t>
      </w:r>
      <w:ins w:id="261" w:author="dugalh" w:date="2018-04-25T16:20:00Z">
        <w:r w:rsidR="00417172">
          <w:t xml:space="preserve"> well</w:t>
        </w:r>
      </w:ins>
      <w:r>
        <w:t xml:space="preserve"> between the sensors </w:t>
      </w:r>
      <w:del w:id="262" w:author="dugalh" w:date="2018-04-25T16:20:00Z">
        <w:r w:rsidDel="00417172">
          <w:delText xml:space="preserve">is good </w:delText>
        </w:r>
      </w:del>
      <w:r>
        <w:t xml:space="preserve">in </w:t>
      </w:r>
      <w:del w:id="263" w:author="dugalh" w:date="2018-04-24T11:51:00Z">
        <w:r w:rsidDel="00E40C8B">
          <w:delText xml:space="preserve">all </w:delText>
        </w:r>
      </w:del>
      <w:ins w:id="264" w:author="dugalh" w:date="2018-04-24T11:51:00Z">
        <w:r w:rsidR="00E40C8B">
          <w:t xml:space="preserve">the red, green and blue </w:t>
        </w:r>
      </w:ins>
      <w:r>
        <w:t xml:space="preserve">bands, </w:t>
      </w:r>
      <w:ins w:id="265" w:author="dugalh" w:date="2018-04-24T11:53:00Z">
        <w:r w:rsidR="00E40C8B">
          <w:t>while the DMC NIR band is wider than that of MODIS</w:t>
        </w:r>
      </w:ins>
      <w:del w:id="266" w:author="dugalh" w:date="2018-04-24T11:53:00Z">
        <w:r w:rsidDel="00E40C8B">
          <w:delText>with the exception of NIR</w:delText>
        </w:r>
      </w:del>
      <w:r>
        <w:t xml:space="preserve">. </w:t>
      </w:r>
      <w:commentRangeEnd w:id="259"/>
      <w:r w:rsidR="00240A8F">
        <w:rPr>
          <w:rStyle w:val="CommentReference"/>
        </w:rPr>
        <w:commentReference w:id="259"/>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67"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267"/>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7777777"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14:paraId="7FEC5F54" w14:textId="77777777" w:rsidR="00704D02" w:rsidRDefault="00704D02" w:rsidP="00704D02">
      <w:pPr>
        <w:pStyle w:val="Newparagraph"/>
      </w:pPr>
    </w:p>
    <w:p w14:paraId="2A120F4E" w14:textId="2EC152C5"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w:t>
      </w:r>
      <w:r>
        <w:lastRenderedPageBreak/>
        <w:t xml:space="preserve">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15CC66DE" w:rsidR="00647D69" w:rsidRDefault="00647D69" w:rsidP="00647D69">
      <w:pPr>
        <w:pStyle w:val="Newparagraph"/>
        <w:rPr>
          <w:ins w:id="268" w:author="dugalh" w:date="2018-04-26T12:16:00Z"/>
        </w:rPr>
      </w:pPr>
      <w:commentRangeStart w:id="269"/>
      <w:ins w:id="270" w:author="dugalh" w:date="2018-04-26T12:20:00Z">
        <w:r>
          <w:t xml:space="preserve">Landsat </w:t>
        </w:r>
      </w:ins>
      <w:ins w:id="271" w:author="dugalh" w:date="2018-04-26T12:27:00Z">
        <w:r w:rsidR="009A2F41">
          <w:t xml:space="preserve">surface reflectance </w:t>
        </w:r>
        <w:bookmarkStart w:id="272" w:name="_GoBack"/>
        <w:bookmarkEnd w:id="272"/>
        <w:r w:rsidR="009A2F41">
          <w:t xml:space="preserve"> could be a useful source of </w:t>
        </w:r>
      </w:ins>
      <w:ins w:id="273" w:author="dugalh" w:date="2018-04-26T12:20:00Z">
        <w:r>
          <w:t>reference</w:t>
        </w:r>
      </w:ins>
      <w:ins w:id="274" w:author="dugalh" w:date="2018-04-26T12:27:00Z">
        <w:r w:rsidR="009A2F41">
          <w:t xml:space="preserve"> data</w:t>
        </w:r>
      </w:ins>
      <w:ins w:id="275" w:author="dugalh" w:date="2018-04-26T12:20:00Z">
        <w:r>
          <w:t>, due to its relatively high spatial resolution of 30 m.   There were however no suitable Landsat images available for this study.  Consequently,</w:t>
        </w:r>
        <w:r>
          <w:t xml:space="preserve"> </w:t>
        </w:r>
      </w:ins>
      <w:del w:id="276" w:author="dugalh" w:date="2018-04-26T12:20:00Z">
        <w:r w:rsidR="00704D02" w:rsidDel="00647D69">
          <w:delText>A</w:delText>
        </w:r>
      </w:del>
      <w:ins w:id="277" w:author="dugalh" w:date="2018-04-26T12:20:00Z">
        <w:r>
          <w:t>a</w:t>
        </w:r>
        <w:commentRangeEnd w:id="269"/>
        <w:r w:rsidR="0054203B">
          <w:rPr>
            <w:rStyle w:val="CommentReference"/>
          </w:rPr>
          <w:commentReference w:id="269"/>
        </w:r>
      </w:ins>
      <w:r w:rsidR="00704D02">
        <w:t xml:space="preserve"> MODIS </w:t>
      </w:r>
      <w:r w:rsidR="00704D02" w:rsidRPr="001066EA">
        <w:t xml:space="preserve">MCD43A4 </w:t>
      </w:r>
      <w:r w:rsidR="00704D02">
        <w:t xml:space="preserve">composite image for the period from 25 January 2010 to 9 February 2010 was selected as a reference for the </w:t>
      </w:r>
      <w:del w:id="278" w:author="dugalh" w:date="2018-04-26T11:50:00Z">
        <w:r w:rsidR="00704D02" w:rsidDel="00363025">
          <w:delText>cross calibration</w:delText>
        </w:r>
      </w:del>
      <w:ins w:id="279" w:author="dugalh" w:date="2018-04-26T11:50:00Z">
        <w:r w:rsidR="00363025">
          <w:t>homogenisation</w:t>
        </w:r>
      </w:ins>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rPr>
          <w:ins w:id="280" w:author="dugalh" w:date="2018-04-26T12:16:00Z"/>
        </w:rPr>
      </w:pPr>
    </w:p>
    <w:p w14:paraId="2314178B" w14:textId="3A8632E6" w:rsidR="00704D02" w:rsidRDefault="00704D02" w:rsidP="00704D02">
      <w:pPr>
        <w:pStyle w:val="Newparagraph"/>
      </w:pPr>
      <w:r>
        <w:t xml:space="preserve">The PPS processed </w:t>
      </w:r>
      <w:ins w:id="281" w:author="dugalh" w:date="2018-04-26T11:55:00Z">
        <w:r w:rsidR="00690924">
          <w:t xml:space="preserve">DMC </w:t>
        </w:r>
      </w:ins>
      <w:r>
        <w:t xml:space="preserve">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w:t>
      </w:r>
      <w:r>
        <w:lastRenderedPageBreak/>
        <w:t xml:space="preserve">must be acknowledged that this is an initial approach 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282" w:name="_Ref486590748"/>
      <w:r>
        <w:t>Linearity of Band Averaged Values</w:t>
      </w:r>
      <w:bookmarkEnd w:id="282"/>
      <w:r>
        <w:t xml:space="preserve"> </w:t>
      </w:r>
    </w:p>
    <w:p w14:paraId="7E8A905A" w14:textId="2E9AB203"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283" w:name="_Ref452296021"/>
      <w:commentRangeStart w:id="284"/>
      <w:commentRangeStart w:id="285"/>
      <w:r>
        <w:t>Accuracy Assessment</w:t>
      </w:r>
      <w:bookmarkEnd w:id="283"/>
      <w:commentRangeEnd w:id="284"/>
      <w:r w:rsidR="008F74E0">
        <w:rPr>
          <w:rStyle w:val="CommentReference"/>
          <w:rFonts w:cs="Times New Roman"/>
          <w:b w:val="0"/>
          <w:bCs w:val="0"/>
          <w:i w:val="0"/>
          <w:iCs w:val="0"/>
        </w:rPr>
        <w:commentReference w:id="284"/>
      </w:r>
      <w:commentRangeEnd w:id="285"/>
      <w:r w:rsidR="005C3FA5">
        <w:rPr>
          <w:rStyle w:val="CommentReference"/>
          <w:rFonts w:cs="Times New Roman"/>
          <w:b w:val="0"/>
          <w:bCs w:val="0"/>
          <w:i w:val="0"/>
          <w:iCs w:val="0"/>
        </w:rPr>
        <w:commentReference w:id="285"/>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w:t>
      </w:r>
      <w:r>
        <w:lastRenderedPageBreak/>
        <w:t xml:space="preserve">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3C60512D"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286"/>
      <w:commentRangeStart w:id="287"/>
      <w:r>
        <w:t xml:space="preserve">To establish the relative accuracy 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288"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288"/>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w:t>
      </w:r>
      <w:r>
        <w:lastRenderedPageBreak/>
        <w:t xml:space="preserve">for DMC homogenised mosaic could be compared. </w:t>
      </w:r>
      <w:commentRangeEnd w:id="286"/>
      <w:r w:rsidR="008F74E0">
        <w:rPr>
          <w:rStyle w:val="CommentReference"/>
        </w:rPr>
        <w:commentReference w:id="286"/>
      </w:r>
      <w:commentRangeEnd w:id="287"/>
      <w:r w:rsidR="005C3FA5">
        <w:rPr>
          <w:rStyle w:val="CommentReference"/>
        </w:rPr>
        <w:commentReference w:id="287"/>
      </w:r>
    </w:p>
    <w:p w14:paraId="7D557179" w14:textId="77777777" w:rsidR="00704D02" w:rsidRDefault="00704D02" w:rsidP="00704D02">
      <w:pPr>
        <w:pStyle w:val="Newparagraph"/>
      </w:pPr>
    </w:p>
    <w:p w14:paraId="51EF29B0" w14:textId="77777777"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289" w:name="_Ref447467040"/>
      <w:bookmarkStart w:id="290"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289"/>
      <w:r w:rsidR="00704D02">
        <w:t>. SPOT 5 scene and mosaic extents</w:t>
      </w:r>
      <w:bookmarkEnd w:id="290"/>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291" w:name="_Ref452458445"/>
      <w:bookmarkStart w:id="292" w:name="_Toc394607645"/>
      <w:r>
        <w:t>Results and Discussion</w:t>
      </w:r>
      <w:bookmarkEnd w:id="291"/>
    </w:p>
    <w:p w14:paraId="19C05BFE" w14:textId="77777777" w:rsidR="00704D02" w:rsidRDefault="00704D02" w:rsidP="00704D02">
      <w:pPr>
        <w:pStyle w:val="Heading2"/>
      </w:pPr>
      <w:bookmarkStart w:id="293" w:name="_Ref447456652"/>
      <w:bookmarkStart w:id="294" w:name="_Toc448324295"/>
      <w:r>
        <w:t>Band Averaged Relationships</w:t>
      </w:r>
      <w:bookmarkEnd w:id="293"/>
      <w:bookmarkEnd w:id="294"/>
    </w:p>
    <w:p w14:paraId="0395D440" w14:textId="397AC3A6"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reflectances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w:t>
      </w:r>
      <w:r>
        <w:lastRenderedPageBreak/>
        <w:t xml:space="preserve">correlation of the band averaged values will consequently be stronger than what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295" w:name="_Ref447457220"/>
      <w:bookmarkStart w:id="296" w:name="_Ref452304545"/>
      <w:bookmarkStart w:id="297" w:name="_Ref447457216"/>
      <w:bookmarkStart w:id="298"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295"/>
      <w:bookmarkEnd w:id="296"/>
      <w:r w:rsidR="00704D02">
        <w:t>. DMC vs. MODIS simulated band averaged relationship for typical surface reflectances</w:t>
      </w:r>
      <w:bookmarkEnd w:id="297"/>
      <w:bookmarkEnd w:id="298"/>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299" w:name="_Toc448324296"/>
      <w:r>
        <w:t>Mosaicking</w:t>
      </w:r>
      <w:bookmarkEnd w:id="292"/>
      <w:bookmarkEnd w:id="299"/>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300" w:name="_Ref389939317"/>
      <w:bookmarkStart w:id="301" w:name="_Ref452304551"/>
      <w:bookmarkStart w:id="302" w:name="_Toc391220527"/>
      <w:bookmarkStart w:id="303" w:name="_Toc394582250"/>
      <w:bookmarkStart w:id="304"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300"/>
      <w:bookmarkEnd w:id="301"/>
      <w:r w:rsidR="00704D02">
        <w:t>.  Uncalibrated mosaic on MODIS reference image background</w:t>
      </w:r>
      <w:bookmarkEnd w:id="302"/>
      <w:bookmarkEnd w:id="303"/>
      <w:bookmarkEnd w:id="304"/>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305" w:name="_Ref452304657"/>
      <w:bookmarkStart w:id="306"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305"/>
      <w:r w:rsidR="00704D02">
        <w:t>.  Homogenised mosaic on MODIS reference image background</w:t>
      </w:r>
      <w:bookmarkEnd w:id="306"/>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lastRenderedPageBreak/>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307" w:name="_Ref447547463"/>
      <w:bookmarkStart w:id="308"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307"/>
      <w:r w:rsidR="00704D02">
        <w:t>. Reduction of hot spot and seam lines, with (a) showing raw DN images including hot spot and seam lines and (b) the corrected surface reflectance image</w:t>
      </w:r>
      <w:bookmarkEnd w:id="308"/>
      <w:r w:rsidR="00704D02">
        <w:t>]</w:t>
      </w:r>
    </w:p>
    <w:p w14:paraId="4AAF0352" w14:textId="77777777" w:rsidR="00704D02" w:rsidRPr="0030202D" w:rsidRDefault="00704D02" w:rsidP="00704D02"/>
    <w:p w14:paraId="371F3ED3" w14:textId="77777777" w:rsidR="00704D02" w:rsidRDefault="00704D02" w:rsidP="00704D02">
      <w:pPr>
        <w:pStyle w:val="Heading2"/>
      </w:pPr>
      <w:bookmarkStart w:id="309" w:name="_Toc448324297"/>
      <w:bookmarkStart w:id="310" w:name="_Toc394607646"/>
      <w:r>
        <w:t>MODIS Statistical Comparison</w:t>
      </w:r>
      <w:bookmarkEnd w:id="309"/>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w:t>
      </w:r>
      <w:r>
        <w:lastRenderedPageBreak/>
        <w:t xml:space="preserve">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311" w:name="_Ref447548615"/>
      <w:bookmarkStart w:id="312"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311"/>
      <w:r w:rsidR="00704D02">
        <w:t>.  DMC DN values and MODIS surface reflectance correlation</w:t>
      </w:r>
      <w:bookmarkEnd w:id="312"/>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313" w:name="_Ref447546798"/>
      <w:bookmarkStart w:id="314" w:name="_Ref452304734"/>
      <w:bookmarkStart w:id="315"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313"/>
      <w:bookmarkEnd w:id="314"/>
      <w:r w:rsidR="00704D02">
        <w:t xml:space="preserve">.  </w:t>
      </w:r>
      <w:commentRangeStart w:id="316"/>
      <w:commentRangeStart w:id="317"/>
      <w:r w:rsidR="00704D02">
        <w:t>DMC homogenised mosaic and MODIS surface reflectance correlation</w:t>
      </w:r>
      <w:bookmarkEnd w:id="315"/>
      <w:commentRangeEnd w:id="316"/>
      <w:r w:rsidR="00240A8F">
        <w:rPr>
          <w:rStyle w:val="CommentReference"/>
        </w:rPr>
        <w:commentReference w:id="316"/>
      </w:r>
      <w:commentRangeEnd w:id="317"/>
      <w:r w:rsidR="00215832">
        <w:rPr>
          <w:rStyle w:val="CommentReference"/>
        </w:rPr>
        <w:commentReference w:id="317"/>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318" w:name="_Ref447552510"/>
      <w:bookmarkStart w:id="319" w:name="_Ref447552506"/>
      <w:bookmarkStart w:id="320"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318"/>
      <w:r w:rsidR="00704D02">
        <w:t>.  Statistical comparison between MODIS and DMC surface reflectance images</w:t>
      </w:r>
      <w:bookmarkEnd w:id="319"/>
      <w:bookmarkEnd w:id="320"/>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321" w:name="_Toc448324298"/>
      <w:r>
        <w:t>SPOT 5 Statistical Comparison</w:t>
      </w:r>
      <w:bookmarkEnd w:id="310"/>
      <w:bookmarkEnd w:id="321"/>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12459B3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the contribution of other error sources, </w:t>
      </w:r>
      <w:r>
        <w:lastRenderedPageBreak/>
        <w:t xml:space="preserve">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aerotriangulation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3E8F5F45"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ins w:id="322" w:author="dugalh" w:date="2018-04-25T17:30:00Z">
        <w:r w:rsidR="00DB080A">
          <w:t xml:space="preserve">show a moderately strong correlation </w:t>
        </w:r>
      </w:ins>
      <w:del w:id="323" w:author="dugalh" w:date="2018-04-25T17:30:00Z">
        <w:r w:rsidDel="00DB080A">
          <w:delText xml:space="preserve">are </w:delText>
        </w:r>
      </w:del>
      <w:del w:id="324" w:author="dugalh" w:date="2018-03-29T14:05:00Z">
        <w:r w:rsidDel="00572B9B">
          <w:delText xml:space="preserve">fairly </w:delText>
        </w:r>
      </w:del>
      <w:del w:id="325" w:author="dugalh" w:date="2018-04-25T17:30:00Z">
        <w:r w:rsidDel="00DB080A">
          <w:delText xml:space="preserve">low </w:delText>
        </w:r>
      </w:del>
      <w:r>
        <w:t xml:space="preserve">(an average of </w:t>
      </w:r>
      <w:r w:rsidRPr="00036836">
        <w:t>0.</w:t>
      </w:r>
      <w:del w:id="326" w:author="dugalh" w:date="2018-03-29T14:05:00Z">
        <w:r w:rsidRPr="00036836" w:rsidDel="00572B9B">
          <w:delText>719</w:delText>
        </w:r>
        <w:r w:rsidDel="00572B9B">
          <w:delText xml:space="preserve"> </w:delText>
        </w:r>
      </w:del>
      <w:ins w:id="327"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w:t>
      </w:r>
      <w:r>
        <w:lastRenderedPageBreak/>
        <w:t xml:space="preserve">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328" w:name="_Ref391064113"/>
      <w:bookmarkStart w:id="329" w:name="_Toc448324359"/>
      <w:bookmarkStart w:id="330" w:name="_Toc391220531"/>
      <w:bookmarkStart w:id="331"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328"/>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329"/>
      <w:bookmarkEnd w:id="330"/>
      <w:bookmarkEnd w:id="331"/>
      <w:r w:rsidR="00704D02">
        <w:t>]</w:t>
      </w:r>
    </w:p>
    <w:p w14:paraId="5DF5F938" w14:textId="77777777" w:rsidR="00704D02" w:rsidRDefault="00704D02" w:rsidP="00704D02"/>
    <w:p w14:paraId="4066BCDA" w14:textId="77777777" w:rsidR="00704D02" w:rsidRDefault="00602A7E" w:rsidP="00602A7E">
      <w:r>
        <w:t>[</w:t>
      </w:r>
      <w:bookmarkStart w:id="332" w:name="_Ref447606984"/>
      <w:bookmarkStart w:id="333" w:name="_Ref452304797"/>
      <w:bookmarkStart w:id="334" w:name="_Ref447557093"/>
      <w:bookmarkStart w:id="335"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332"/>
      <w:bookmarkEnd w:id="333"/>
      <w:r w:rsidR="00704D02">
        <w:t xml:space="preserve">.  DMC and SPOT 5 </w:t>
      </w:r>
      <w:bookmarkEnd w:id="334"/>
      <w:r w:rsidR="00704D02">
        <w:t>RSRs</w:t>
      </w:r>
      <w:bookmarkEnd w:id="335"/>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336" w:name="_Ref447612399"/>
      <w:bookmarkStart w:id="337"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336"/>
      <w:r w:rsidR="00704D02">
        <w:t>.  DMC DN mosaic and SPOT 5 surface reflectance correlation</w:t>
      </w:r>
      <w:bookmarkEnd w:id="337"/>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338" w:name="_Ref447612403"/>
      <w:bookmarkStart w:id="339"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338"/>
      <w:r w:rsidR="00704D02">
        <w:t>.  DMC homogenised mosaic and SPOT 5 surface reflectance correlation</w:t>
      </w:r>
      <w:bookmarkEnd w:id="33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340"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340"/>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341"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341"/>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342" w:name="_Ref447556200"/>
      <w:bookmarkStart w:id="343" w:name="_Ref452304869"/>
      <w:bookmarkStart w:id="344"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342"/>
      <w:bookmarkEnd w:id="343"/>
      <w:r w:rsidR="00704D02">
        <w:t>.</w:t>
      </w:r>
      <w:r w:rsidR="00704D02" w:rsidRPr="0002729A">
        <w:t xml:space="preserve"> </w:t>
      </w:r>
      <w:r w:rsidR="00704D02">
        <w:t xml:space="preserve"> Statistical comparison between SPOT 5 and DMC surface reflectance images</w:t>
      </w:r>
      <w:bookmarkEnd w:id="344"/>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345" w:name="_Ref475615975"/>
      <w:bookmarkStart w:id="346"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345"/>
      <w:r w:rsidR="00704D02">
        <w:t>.  Comparison of DMC and SPOT 5 spectra</w:t>
      </w:r>
      <w:bookmarkEnd w:id="34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347" w:name="_Ref452458695"/>
      <w:r>
        <w:t>Conclusions</w:t>
      </w:r>
      <w:bookmarkEnd w:id="347"/>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348"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663787E0"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3E6A1866" w:rsidR="00704D02" w:rsidRDefault="00704D02" w:rsidP="00704D02">
      <w:pPr>
        <w:pStyle w:val="Newparagraph"/>
      </w:pPr>
      <w:commentRangeStart w:id="349"/>
      <w:commentRangeStart w:id="350"/>
      <w:r>
        <w:t>The proposed technique does not require explicit BRDF and atmospheric correction</w:t>
      </w:r>
      <w:ins w:id="351" w:author="dugalh" w:date="2018-04-25T17:32:00Z">
        <w:r w:rsidR="00110430">
          <w:t>;</w:t>
        </w:r>
      </w:ins>
      <w:del w:id="352" w:author="dugalh" w:date="2018-04-25T17:32:00Z">
        <w:r w:rsidDel="00110430">
          <w:delText>,</w:delText>
        </w:r>
      </w:del>
      <w:r>
        <w:t xml:space="preserve"> and mosaic normalisation techniques to reduce seam lines</w:t>
      </w:r>
      <w:ins w:id="353" w:author="dugalh" w:date="2018-04-24T12:01:00Z">
        <w:r w:rsidR="00DE0E19">
          <w:t xml:space="preserve"> are not necessary</w:t>
        </w:r>
      </w:ins>
      <w:r>
        <w:t xml:space="preserve">.  </w:t>
      </w:r>
      <w:commentRangeEnd w:id="349"/>
      <w:r w:rsidR="00240A8F">
        <w:rPr>
          <w:rStyle w:val="CommentReference"/>
        </w:rPr>
        <w:commentReference w:id="349"/>
      </w:r>
      <w:commentRangeEnd w:id="350"/>
      <w:r w:rsidR="00215832">
        <w:rPr>
          <w:rStyle w:val="CommentReference"/>
        </w:rPr>
        <w:commentReference w:id="350"/>
      </w:r>
      <w:r>
        <w:t xml:space="preserve">The spatially </w:t>
      </w:r>
      <w:r>
        <w:lastRenderedPageBreak/>
        <w:t>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EA40B8" w:rsidR="00704D02" w:rsidRDefault="00704D02" w:rsidP="00704D02">
      <w:pPr>
        <w:pStyle w:val="Newparagraph"/>
      </w:pPr>
      <w:commentRangeStart w:id="354"/>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354"/>
      <w:r w:rsidR="00240A8F">
        <w:rPr>
          <w:rStyle w:val="CommentReference"/>
        </w:rPr>
        <w:lastRenderedPageBreak/>
        <w:commentReference w:id="354"/>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822F1E7" w14:textId="71FA6EF8" w:rsidR="000250A6" w:rsidRPr="000250A6" w:rsidRDefault="00B6684D" w:rsidP="000250A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50A6" w:rsidRPr="000250A6">
        <w:rPr>
          <w:noProof/>
        </w:rPr>
        <w:t xml:space="preserve">Akhmanov, S. A., and S. Yu. Nikitin. 1997. </w:t>
      </w:r>
      <w:r w:rsidR="000250A6" w:rsidRPr="000250A6">
        <w:rPr>
          <w:i/>
          <w:iCs/>
          <w:noProof/>
        </w:rPr>
        <w:t>Physical Optics</w:t>
      </w:r>
      <w:r w:rsidR="000250A6" w:rsidRPr="000250A6">
        <w:rPr>
          <w:noProof/>
        </w:rPr>
        <w:t>. Oxford: Clarendon Press.</w:t>
      </w:r>
    </w:p>
    <w:p w14:paraId="0FA6F540"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Baldridge, A. M., S. J. Hook, C. I. Grove, and G. Rivera. 2009. “The ASTER Spectral Library Version 2.0.” </w:t>
      </w:r>
      <w:r w:rsidRPr="000250A6">
        <w:rPr>
          <w:i/>
          <w:iCs/>
          <w:noProof/>
        </w:rPr>
        <w:t>Remote Sensing of Environment</w:t>
      </w:r>
      <w:r w:rsidRPr="000250A6">
        <w:rPr>
          <w:noProof/>
        </w:rPr>
        <w:t xml:space="preserve"> 113 (4). Elsevier Inc.: 711–715. doi:10.1016/j.rse.2008.11.007.</w:t>
      </w:r>
    </w:p>
    <w:p w14:paraId="131B52EC"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Berk, A., G. P. Anderson, L. S. Bernstein, P. K. Acharya, H. Dothe, M. W. Matthew, S. M. Adler-Golden, et al. 1999. “MODTRAN4 Radiative Transfer Modeling for Atmospheric Correction.” In </w:t>
      </w:r>
      <w:r w:rsidRPr="000250A6">
        <w:rPr>
          <w:i/>
          <w:iCs/>
          <w:noProof/>
        </w:rPr>
        <w:t>Proceedings of SPIE - The International Society for Optical Engineering</w:t>
      </w:r>
      <w:r w:rsidRPr="000250A6">
        <w:rPr>
          <w:noProof/>
        </w:rPr>
        <w:t>, 3756:348–353. Denver, CO: Society of Photo-Optical Instrumentation Engineers.</w:t>
      </w:r>
    </w:p>
    <w:p w14:paraId="1A48E3D4"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handelier, Laure, and Gilles Martinoty. 2009. “A Radiometric Aerial Triangulation for the </w:t>
      </w:r>
      <w:r w:rsidRPr="000250A6">
        <w:rPr>
          <w:noProof/>
        </w:rPr>
        <w:lastRenderedPageBreak/>
        <w:t xml:space="preserve">Equalization of Digital Aerial Images and Orthoimages.” </w:t>
      </w:r>
      <w:r w:rsidRPr="000250A6">
        <w:rPr>
          <w:i/>
          <w:iCs/>
          <w:noProof/>
        </w:rPr>
        <w:t>Photogrammetric Engineering &amp; Remote Sensing</w:t>
      </w:r>
      <w:r w:rsidRPr="000250A6">
        <w:rPr>
          <w:noProof/>
        </w:rPr>
        <w:t xml:space="preserve"> 75 (2): 193–200.</w:t>
      </w:r>
    </w:p>
    <w:p w14:paraId="7959096A"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hander, Gyanesh, D.J. Meyer, and D.L. Helder. 2004. “Cross Calibration of the Landsat-7 ETM+ and EO-1 ALI Sensor.” </w:t>
      </w:r>
      <w:r w:rsidRPr="000250A6">
        <w:rPr>
          <w:i/>
          <w:iCs/>
          <w:noProof/>
        </w:rPr>
        <w:t>IEEE Transactions on Geoscience and Remote Sensing</w:t>
      </w:r>
      <w:r w:rsidRPr="000250A6">
        <w:rPr>
          <w:noProof/>
        </w:rPr>
        <w:t xml:space="preserve"> 42 (12): 2821–2831. doi:10.1109/TGRS.2004.836387.</w:t>
      </w:r>
    </w:p>
    <w:p w14:paraId="67CB19B2"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ollings, Simon, Peter Caccetta, Norm Campbell, and Xiaoliang Wu. 2011. “Empirical Models for Radiometric Calibration of Digital Aerial Frame Mosaics.” </w:t>
      </w:r>
      <w:r w:rsidRPr="000250A6">
        <w:rPr>
          <w:i/>
          <w:iCs/>
          <w:noProof/>
        </w:rPr>
        <w:t>IEEE Transactions on Geoscience and Remote Sensing</w:t>
      </w:r>
      <w:r w:rsidRPr="000250A6">
        <w:rPr>
          <w:noProof/>
        </w:rPr>
        <w:t xml:space="preserve"> 49 (7): 2573–2588. doi:10.1109/TGRS.2011.2108301.</w:t>
      </w:r>
    </w:p>
    <w:p w14:paraId="75A5BAF8"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Del Pozo, Susana, Pablo Rodríguez-Gonzálvez, David Hernández-López, and Beatriz Felipe-García. 2014. “Vicarious Radiometric Calibration of a Multispectral Camera on Board an Unmanned Aerial System.” </w:t>
      </w:r>
      <w:r w:rsidRPr="000250A6">
        <w:rPr>
          <w:i/>
          <w:iCs/>
          <w:noProof/>
        </w:rPr>
        <w:t>Remote Sensing</w:t>
      </w:r>
      <w:r w:rsidRPr="000250A6">
        <w:rPr>
          <w:noProof/>
        </w:rPr>
        <w:t xml:space="preserve"> 6 (3): 1918–1937. doi:10.3390/rs6031918.</w:t>
      </w:r>
    </w:p>
    <w:p w14:paraId="7202BF3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Downey, Michael, Robert Uebbing, Stephan Gehrke, and Ulrich Beisl. 2010. “Radiometric Processing of ADS Imagery: Using Atmospheric and BRDF Corrections in Production.” In </w:t>
      </w:r>
      <w:r w:rsidRPr="000250A6">
        <w:rPr>
          <w:i/>
          <w:iCs/>
          <w:noProof/>
        </w:rPr>
        <w:t>ASPRS 2010 Annual Conference</w:t>
      </w:r>
      <w:r w:rsidRPr="000250A6">
        <w:rPr>
          <w:noProof/>
        </w:rPr>
        <w:t>. San Diego, CA, USA.</w:t>
      </w:r>
    </w:p>
    <w:p w14:paraId="6E6E9C63"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ao, Caixia, Xiaoguang Jiang, Xianbin Li, and Xiaohui Li. 2013. “The Cross-Calibration of CBERS-02B/CCD Visible-near Infrared Channels with Terra/MODIS Channels.” </w:t>
      </w:r>
      <w:r w:rsidRPr="000250A6">
        <w:rPr>
          <w:i/>
          <w:iCs/>
          <w:noProof/>
        </w:rPr>
        <w:t>International Journal of Remote Sensing</w:t>
      </w:r>
      <w:r w:rsidRPr="000250A6">
        <w:rPr>
          <w:noProof/>
        </w:rPr>
        <w:t xml:space="preserve"> 34 (9–10): 3688–3698. doi:10.1080/01431161.2012.716531.</w:t>
      </w:r>
    </w:p>
    <w:p w14:paraId="2472621A"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DAL Development Team. 2014. “Geospatial Data Abstraction Library.” </w:t>
      </w:r>
      <w:r w:rsidRPr="000250A6">
        <w:rPr>
          <w:i/>
          <w:iCs/>
          <w:noProof/>
        </w:rPr>
        <w:t>Open Source Geospatial Foundation</w:t>
      </w:r>
      <w:r w:rsidRPr="000250A6">
        <w:rPr>
          <w:noProof/>
        </w:rPr>
        <w:t>. http://www.gdal.org/.</w:t>
      </w:r>
    </w:p>
    <w:p w14:paraId="532A34B8"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ehrke, S., and B. T. Beshah. 2016. “Radiometric Normalization of Large Airborne Image Data Sets Acquired by Different Sensor Types.” </w:t>
      </w:r>
      <w:r w:rsidRPr="000250A6">
        <w:rPr>
          <w:i/>
          <w:iCs/>
          <w:noProof/>
        </w:rPr>
        <w:t>International Archives of the Photogrammetry, Remote Sensing and Spatial Information Sciences - ISPRS Archives</w:t>
      </w:r>
      <w:r w:rsidRPr="000250A6">
        <w:rPr>
          <w:noProof/>
        </w:rPr>
        <w:t xml:space="preserve"> </w:t>
      </w:r>
      <w:r w:rsidRPr="000250A6">
        <w:rPr>
          <w:noProof/>
        </w:rPr>
        <w:lastRenderedPageBreak/>
        <w:t>2016–Janua (July): 317–326. doi:10.5194/isprsarchives-XLI-B1-317-2016.</w:t>
      </w:r>
    </w:p>
    <w:p w14:paraId="1535564E"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ehrke, Stephan. 2010. “Radiometric Processing of ADS Imagery: Mosaicking of Large Image Blocks.” In </w:t>
      </w:r>
      <w:r w:rsidRPr="000250A6">
        <w:rPr>
          <w:i/>
          <w:iCs/>
          <w:noProof/>
        </w:rPr>
        <w:t>Opportunities for Emerging Geospatial Technologies</w:t>
      </w:r>
      <w:r w:rsidRPr="000250A6">
        <w:rPr>
          <w:noProof/>
        </w:rPr>
        <w:t>, 1:184–195. American Society for Photogrammetry and Remote Sensing Annual Conference 2010 Held 26-30 April 2010. San Diego, USA: American Society for Photogrammetry and Remote Sensing.</w:t>
      </w:r>
    </w:p>
    <w:p w14:paraId="3A3CB18C"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0250A6">
        <w:rPr>
          <w:i/>
          <w:iCs/>
          <w:noProof/>
        </w:rPr>
        <w:t>Remote Sensing</w:t>
      </w:r>
      <w:r w:rsidRPr="000250A6">
        <w:rPr>
          <w:noProof/>
        </w:rPr>
        <w:t xml:space="preserve"> 1 (4): 577–605. doi:10.3390/rs1030577.</w:t>
      </w:r>
    </w:p>
    <w:p w14:paraId="45741F13"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Hou, Hsieh S., and H. Andrews. 1978. “Cubic Splines for Image Interpolation and Digital Filtering.” </w:t>
      </w:r>
      <w:r w:rsidRPr="000250A6">
        <w:rPr>
          <w:i/>
          <w:iCs/>
          <w:noProof/>
        </w:rPr>
        <w:t>IEEE Transactions on Acoustics, Speech, and Signal Processing</w:t>
      </w:r>
      <w:r w:rsidRPr="000250A6">
        <w:rPr>
          <w:noProof/>
        </w:rPr>
        <w:t xml:space="preserve"> 26 (6): 508–517. doi:10.1109/TASSP.1978.1163154.</w:t>
      </w:r>
    </w:p>
    <w:p w14:paraId="12D9063B"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Jiang, G. M., and Z. L. Li. 2009. “Cross-Calibration of MSG1-SEVIRI Infrared Channels with Terra-MODIS Channels.” </w:t>
      </w:r>
      <w:r w:rsidRPr="000250A6">
        <w:rPr>
          <w:i/>
          <w:iCs/>
          <w:noProof/>
        </w:rPr>
        <w:t>International Journal of Remote Sensing</w:t>
      </w:r>
      <w:r w:rsidRPr="000250A6">
        <w:rPr>
          <w:noProof/>
        </w:rPr>
        <w:t xml:space="preserve"> 30 (3): 753–769. doi:10.1080/01431160802392638.</w:t>
      </w:r>
    </w:p>
    <w:p w14:paraId="2AD0AF3F"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elong, Camille C. D., Phillipe Burger, Guillame Jubelin, Bruno Roux, Sylvain Labbé, and Frédéric Baret. 2008. “Assessment of Unmanned Aerial Vehicles Imagery for Quantitative Monitoring of Wheat Crop in Small Plots.” </w:t>
      </w:r>
      <w:r w:rsidRPr="000250A6">
        <w:rPr>
          <w:i/>
          <w:iCs/>
          <w:noProof/>
        </w:rPr>
        <w:t>Sensors</w:t>
      </w:r>
      <w:r w:rsidRPr="000250A6">
        <w:rPr>
          <w:noProof/>
        </w:rPr>
        <w:t xml:space="preserve"> 8 (5): 3557–3585. doi:10.3390/s8053557.</w:t>
      </w:r>
    </w:p>
    <w:p w14:paraId="22DFC500"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i, Lili, Jingxue Yang, and Yunpeng Wang. 2012. “Cross-Calibration of HJ-1B/CCD1 Image Based on Aqua/MODIS Data.” In </w:t>
      </w:r>
      <w:r w:rsidRPr="000250A6">
        <w:rPr>
          <w:i/>
          <w:iCs/>
          <w:noProof/>
        </w:rPr>
        <w:t>2012 Second International Workshop on Earth Observation and Remote Sensing Applications</w:t>
      </w:r>
      <w:r w:rsidRPr="000250A6">
        <w:rPr>
          <w:noProof/>
        </w:rPr>
        <w:t>, 116–119. Shanghai, China: IEEE. doi:10.1109/EORSA.2012.6261147.</w:t>
      </w:r>
    </w:p>
    <w:p w14:paraId="7D9564EB" w14:textId="77777777" w:rsidR="000250A6" w:rsidRPr="000250A6" w:rsidRDefault="000250A6" w:rsidP="000250A6">
      <w:pPr>
        <w:widowControl w:val="0"/>
        <w:autoSpaceDE w:val="0"/>
        <w:autoSpaceDN w:val="0"/>
        <w:adjustRightInd w:val="0"/>
        <w:ind w:left="480" w:hanging="480"/>
        <w:rPr>
          <w:noProof/>
        </w:rPr>
      </w:pPr>
      <w:r w:rsidRPr="000250A6">
        <w:rPr>
          <w:noProof/>
        </w:rPr>
        <w:lastRenderedPageBreak/>
        <w:t xml:space="preserve">Liu, J.-J., Z. Li, Y.-L. Qiao, Y.-J. Liu, and Y.-X. Zhang. 2004. “A New Method for Cross-Calibration of Two Satellite Sensors.” </w:t>
      </w:r>
      <w:r w:rsidRPr="000250A6">
        <w:rPr>
          <w:i/>
          <w:iCs/>
          <w:noProof/>
        </w:rPr>
        <w:t>International Journal of Remote Sensing</w:t>
      </w:r>
      <w:r w:rsidRPr="000250A6">
        <w:rPr>
          <w:noProof/>
        </w:rPr>
        <w:t xml:space="preserve"> 25 (23): 5267–5281. doi:10.1080/01431160412331269779.</w:t>
      </w:r>
    </w:p>
    <w:p w14:paraId="674D75FE"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ópez, David Hernández, Beatriz Felipe García, José González Piqueras, and Villa Alcázar Guillermo. 2011. “An Approach to the Radiometric Aerotriangulation of Photogrammetric Images.” </w:t>
      </w:r>
      <w:r w:rsidRPr="000250A6">
        <w:rPr>
          <w:i/>
          <w:iCs/>
          <w:noProof/>
        </w:rPr>
        <w:t>ISPRS Journal of Photogrammetry and Remote Sensing</w:t>
      </w:r>
      <w:r w:rsidRPr="000250A6">
        <w:rPr>
          <w:noProof/>
        </w:rPr>
        <w:t xml:space="preserve"> 66 (6): 883–893. doi:10.1016/j.isprsjprs.2011.09.011.</w:t>
      </w:r>
    </w:p>
    <w:p w14:paraId="21B47D6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Manabe, Syukuro, and Robert F. Strickler. 1964. “Thermal Equilibrium of the Atmosphere with a Convective Adjustment.” </w:t>
      </w:r>
      <w:r w:rsidRPr="000250A6">
        <w:rPr>
          <w:i/>
          <w:iCs/>
          <w:noProof/>
        </w:rPr>
        <w:t>Journal of the Atmospheric Sciences</w:t>
      </w:r>
      <w:r w:rsidRPr="000250A6">
        <w:rPr>
          <w:noProof/>
        </w:rPr>
        <w:t xml:space="preserve"> 21 (4): 361–385. doi:10.1175.</w:t>
      </w:r>
    </w:p>
    <w:p w14:paraId="243B69A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Markelin, Lauri, Eija Honkavaara, Daniel Schläpfer, Stéphane Bovet, and Ilkka Korpela. 2012. “Assessment of Radiometric Correction Methods for ADS40 Imagery.” </w:t>
      </w:r>
      <w:r w:rsidRPr="000250A6">
        <w:rPr>
          <w:i/>
          <w:iCs/>
          <w:noProof/>
        </w:rPr>
        <w:t>Photogrammetrie - Fernerkundung - Geoinformation</w:t>
      </w:r>
      <w:r w:rsidRPr="000250A6">
        <w:rPr>
          <w:noProof/>
        </w:rPr>
        <w:t xml:space="preserve"> 2012 (3): 251–266. doi:10.1127/1432-8364/2012/0115.</w:t>
      </w:r>
    </w:p>
    <w:p w14:paraId="1650FCF8" w14:textId="77777777" w:rsidR="000250A6" w:rsidRPr="000250A6" w:rsidRDefault="000250A6" w:rsidP="000250A6">
      <w:pPr>
        <w:widowControl w:val="0"/>
        <w:autoSpaceDE w:val="0"/>
        <w:autoSpaceDN w:val="0"/>
        <w:adjustRightInd w:val="0"/>
        <w:ind w:left="480" w:hanging="480"/>
        <w:rPr>
          <w:noProof/>
        </w:rPr>
      </w:pPr>
      <w:r w:rsidRPr="000250A6">
        <w:rPr>
          <w:noProof/>
        </w:rPr>
        <w:t>MODIS Land Team. 2014. “EOS Validation Status for MODIS BRDF/albedo: MCD43.” http://tinyurl.com/jyx8gjs.</w:t>
      </w:r>
    </w:p>
    <w:p w14:paraId="3C056CA4"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Richter, R. 1997. “Correction of Atmospheric and Topographic Effects for High Spatial Resolution Satellite Imagery.” </w:t>
      </w:r>
      <w:r w:rsidRPr="000250A6">
        <w:rPr>
          <w:i/>
          <w:iCs/>
          <w:noProof/>
        </w:rPr>
        <w:t>International Journal of Remote Sensing</w:t>
      </w:r>
      <w:r w:rsidRPr="000250A6">
        <w:rPr>
          <w:noProof/>
        </w:rPr>
        <w:t xml:space="preserve"> 18 (5): 1099–1111.</w:t>
      </w:r>
    </w:p>
    <w:p w14:paraId="3725B269"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Roujean, Jean-Louis, Marc Leroy, and Pierre-Yves Deschamps. 1992. “A Bidirectional Reflectance Model of the Earth’s Surface for the Correction of Remote Sensing Data.” </w:t>
      </w:r>
      <w:r w:rsidRPr="000250A6">
        <w:rPr>
          <w:i/>
          <w:iCs/>
          <w:noProof/>
        </w:rPr>
        <w:t>Journal of Geophysical Research</w:t>
      </w:r>
      <w:r w:rsidRPr="000250A6">
        <w:rPr>
          <w:noProof/>
        </w:rPr>
        <w:t xml:space="preserve"> 97 (D18): 20455. doi:10.1029/92JD01411.</w:t>
      </w:r>
    </w:p>
    <w:p w14:paraId="3C3A300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Schaepman-Strub, G., M.E. Schaepman, T.H. Painter, S. Dangel, and J.V. Martonchik. 2006. “Reflectance Quantities in Optical Remote Sensing—definitions and Case Studies.” </w:t>
      </w:r>
      <w:r w:rsidRPr="000250A6">
        <w:rPr>
          <w:i/>
          <w:iCs/>
          <w:noProof/>
        </w:rPr>
        <w:t>Remote Sensing of Environment</w:t>
      </w:r>
      <w:r w:rsidRPr="000250A6">
        <w:rPr>
          <w:noProof/>
        </w:rPr>
        <w:t xml:space="preserve"> 103 (1): 27–42. doi:10.1016/j.rse.2006.03.002.</w:t>
      </w:r>
    </w:p>
    <w:p w14:paraId="1F5133C4" w14:textId="77777777" w:rsidR="000250A6" w:rsidRPr="000250A6" w:rsidRDefault="000250A6" w:rsidP="000250A6">
      <w:pPr>
        <w:widowControl w:val="0"/>
        <w:autoSpaceDE w:val="0"/>
        <w:autoSpaceDN w:val="0"/>
        <w:adjustRightInd w:val="0"/>
        <w:ind w:left="480" w:hanging="480"/>
        <w:rPr>
          <w:noProof/>
        </w:rPr>
      </w:pPr>
      <w:r w:rsidRPr="000250A6">
        <w:rPr>
          <w:noProof/>
        </w:rPr>
        <w:lastRenderedPageBreak/>
        <w:t xml:space="preserve">Strahler, A. H., and J. P. Muller. 1999. “MODIS BRDF Albedo Product : Algorithm Theoretical Basis Document.” </w:t>
      </w:r>
      <w:r w:rsidRPr="000250A6">
        <w:rPr>
          <w:i/>
          <w:iCs/>
          <w:noProof/>
        </w:rPr>
        <w:t>MODIS Product ID: MOD43</w:t>
      </w:r>
      <w:r w:rsidRPr="000250A6">
        <w:rPr>
          <w:noProof/>
        </w:rPr>
        <w:t>. NASA. doi:http://duckwater.bu.edu/lc/mod12q1.html.</w:t>
      </w:r>
    </w:p>
    <w:p w14:paraId="093BBB0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an Niekerk, A. 2014. “Stellenbosch University Digital Elevation Model (SUDEM).” </w:t>
      </w:r>
      <w:r w:rsidRPr="000250A6">
        <w:rPr>
          <w:i/>
          <w:iCs/>
          <w:noProof/>
        </w:rPr>
        <w:t>ResearchGate</w:t>
      </w:r>
      <w:r w:rsidRPr="000250A6">
        <w:rPr>
          <w:noProof/>
        </w:rPr>
        <w:t xml:space="preserve"> 16 (February 2016). doi:10.13140/2.1.3015.5922.</w:t>
      </w:r>
    </w:p>
    <w:p w14:paraId="5382A055"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mote, E.F., D. Tanre, J.L. Deuze, Maurice Herman, and J.-J. Morcette. 1997. “Second Simulation of the Satellite Signal in the Solar Spectrum, 6S: An Overview.” </w:t>
      </w:r>
      <w:r w:rsidRPr="000250A6">
        <w:rPr>
          <w:i/>
          <w:iCs/>
          <w:noProof/>
        </w:rPr>
        <w:t>IEEE Transactions on Geoscience and Remote Sensing</w:t>
      </w:r>
      <w:r w:rsidRPr="000250A6">
        <w:rPr>
          <w:noProof/>
        </w:rPr>
        <w:t xml:space="preserve"> 35 (3): 675–686. doi:10.1109/36.581987.</w:t>
      </w:r>
    </w:p>
    <w:p w14:paraId="554DBDD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mote, E, D Tanré, J L Deuzé, and M Herman. 2006. </w:t>
      </w:r>
      <w:r w:rsidRPr="000250A6">
        <w:rPr>
          <w:i/>
          <w:iCs/>
          <w:noProof/>
        </w:rPr>
        <w:t>Second Simulation of a Satellite Signal in the Solar Spectrum - Vector (6SV) (User Guide V3)</w:t>
      </w:r>
      <w:r w:rsidRPr="000250A6">
        <w:rPr>
          <w:noProof/>
        </w:rPr>
        <w:t>. NASA.</w:t>
      </w:r>
    </w:p>
    <w:p w14:paraId="2278963B"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straete, Michel M., Linda A. Hunt, Robert J. Scholes, Marco Clerici, Bernard Pinty, and David L. Nelson. 2012. “Generating 275-M Resolution Land Surface Products from the Multi-Angle Imaging Spectroradiometer Data.” </w:t>
      </w:r>
      <w:r w:rsidRPr="000250A6">
        <w:rPr>
          <w:i/>
          <w:iCs/>
          <w:noProof/>
        </w:rPr>
        <w:t>IEEE Transactions on Geoscience and Remote Sensing</w:t>
      </w:r>
      <w:r w:rsidRPr="000250A6">
        <w:rPr>
          <w:noProof/>
        </w:rPr>
        <w:t xml:space="preserve"> 50 (10): 3980–3990. doi:10.1109/TGRS.2012.2189575.</w:t>
      </w:r>
    </w:p>
    <w:p w14:paraId="072826F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icente-Serrano, S, F Pérez-Cabello, and T Lasanta. 2008. “Assessment of Radiometric Correction Techniques in Analyzing Vegetation Variability and Change Using Time Series of Landsat Images.” </w:t>
      </w:r>
      <w:r w:rsidRPr="000250A6">
        <w:rPr>
          <w:i/>
          <w:iCs/>
          <w:noProof/>
        </w:rPr>
        <w:t>Remote Sensing of Environment</w:t>
      </w:r>
      <w:r w:rsidRPr="000250A6">
        <w:rPr>
          <w:noProof/>
        </w:rPr>
        <w:t xml:space="preserve"> 112 (10): 3916–3934. doi:10.1016/j.rse.2008.06.011.</w:t>
      </w:r>
    </w:p>
    <w:p w14:paraId="2A6B5075"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Webb, Andrew R. 2002. </w:t>
      </w:r>
      <w:r w:rsidRPr="000250A6">
        <w:rPr>
          <w:i/>
          <w:iCs/>
          <w:noProof/>
        </w:rPr>
        <w:t>Statistical Pattern Recognition</w:t>
      </w:r>
      <w:r w:rsidRPr="000250A6">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5432EB" w:rsidRDefault="005432EB">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 w:author="dugalh" w:date="2018-03-18T19:43:00Z" w:initials="dh">
    <w:p w14:paraId="02C1433B" w14:textId="7323BD37" w:rsidR="005432EB" w:rsidRDefault="005432EB">
      <w:pPr>
        <w:pStyle w:val="CommentText"/>
      </w:pPr>
      <w:r>
        <w:rPr>
          <w:rStyle w:val="CommentReference"/>
        </w:rPr>
        <w:annotationRef/>
      </w:r>
      <w:r>
        <w:t>Can we get a Landsat well calibrated reference i.e. atmospheric and BRDF corrected?  Last time I checked the answer was no, hence we use MODIS.  But lets check up on this and make a reference.</w:t>
      </w:r>
    </w:p>
  </w:comment>
  <w:comment w:id="4" w:author="dugalh" w:date="2018-03-18T19:48:00Z" w:initials="dh">
    <w:p w14:paraId="0931D417" w14:textId="4DA40821" w:rsidR="005432EB" w:rsidRDefault="005432EB">
      <w:pPr>
        <w:pStyle w:val="CommentText"/>
      </w:pPr>
      <w:r>
        <w:rPr>
          <w:rStyle w:val="CommentReference"/>
        </w:rPr>
        <w:annotationRef/>
      </w:r>
      <w:r>
        <w:rPr>
          <w:rStyle w:val="CommentReference"/>
        </w:rPr>
        <w:t>There are results to back up the claim on p14 ll 25-27.  We can perhaps describe why this is so.</w:t>
      </w:r>
    </w:p>
  </w:comment>
  <w:comment w:id="5" w:author="reviewer1" w:date="2018-03-17T16:33:00Z" w:initials="rev1">
    <w:p w14:paraId="32412C79" w14:textId="77777777" w:rsidR="005432EB" w:rsidRDefault="005432EB">
      <w:pPr>
        <w:pStyle w:val="CommentText"/>
      </w:pPr>
      <w:r>
        <w:rPr>
          <w:rStyle w:val="CommentReference"/>
        </w:rPr>
        <w:annotationRef/>
      </w:r>
      <w:r>
        <w:t>I am not a native English speaker, but may be the title should be "by calibrating with"</w:t>
      </w:r>
    </w:p>
  </w:comment>
  <w:comment w:id="6" w:author="reviewer2" w:date="2018-03-18T19:32:00Z" w:initials="rev2">
    <w:p w14:paraId="0BEF9FC5" w14:textId="77777777" w:rsidR="005432EB" w:rsidRDefault="005432EB"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5432EB" w:rsidRDefault="005432EB">
      <w:pPr>
        <w:pStyle w:val="CommentText"/>
      </w:pPr>
    </w:p>
  </w:comment>
  <w:comment w:id="7" w:author="dugalh" w:date="2018-03-18T19:55:00Z" w:initials="dh">
    <w:p w14:paraId="76DA8609" w14:textId="6D6585D1" w:rsidR="005432EB" w:rsidRDefault="005432EB">
      <w:pPr>
        <w:pStyle w:val="CommentText"/>
      </w:pPr>
      <w:r>
        <w:rPr>
          <w:rStyle w:val="CommentReference"/>
        </w:rPr>
        <w:annotationRef/>
      </w:r>
      <w:r>
        <w:t>It is not a radiometric calibration of the camera but of the camera – atmosphere –surface interaction.  The camera images used in the case study are already radiometrically calibrated for the camera and this is a requirement to satisfy eq 5 as is made explicit after eq1 on pg7</w:t>
      </w:r>
    </w:p>
    <w:p w14:paraId="72D60E0C" w14:textId="77777777" w:rsidR="005432EB" w:rsidRDefault="005432EB">
      <w:pPr>
        <w:pStyle w:val="CommentText"/>
      </w:pPr>
    </w:p>
    <w:p w14:paraId="40E1B2F2" w14:textId="32969C75" w:rsidR="005432EB" w:rsidRDefault="005432EB">
      <w:pPr>
        <w:pStyle w:val="CommentText"/>
      </w:pPr>
      <w:r>
        <w:t>I think the majority of reviewer2’s comments are of dubious validity and should be responded to in a covering letter and not in the manuscript</w:t>
      </w:r>
    </w:p>
  </w:comment>
  <w:comment w:id="13" w:author="reviewer1" w:date="2018-03-17T16:40:00Z" w:initials="rev1">
    <w:p w14:paraId="0953F9E6" w14:textId="77777777" w:rsidR="005432EB" w:rsidRDefault="005432EB">
      <w:pPr>
        <w:pStyle w:val="CommentText"/>
      </w:pPr>
      <w:r>
        <w:rPr>
          <w:rStyle w:val="CommentReference"/>
        </w:rPr>
        <w:annotationRef/>
      </w:r>
      <w:r>
        <w:t>“It is shown that ...” what shows? Please rephrase the sentence.</w:t>
      </w:r>
    </w:p>
  </w:comment>
  <w:comment w:id="18" w:author="reviewer1" w:date="2018-03-18T19:15:00Z" w:initials="rev1">
    <w:p w14:paraId="75A69B28" w14:textId="77777777" w:rsidR="005432EB" w:rsidRDefault="005432EB">
      <w:pPr>
        <w:pStyle w:val="CommentText"/>
      </w:pPr>
      <w:r>
        <w:rPr>
          <w:rStyle w:val="CommentReference"/>
        </w:rPr>
        <w:annotationRef/>
      </w:r>
      <w:r>
        <w:t>maybe “lease squares regression”? Please clarify.</w:t>
      </w:r>
      <w:r>
        <w:br/>
      </w:r>
    </w:p>
  </w:comment>
  <w:comment w:id="21" w:author="reviewer1" w:date="2018-03-18T19:15:00Z" w:initials="rev1">
    <w:p w14:paraId="139B4CFD" w14:textId="77777777" w:rsidR="005432EB" w:rsidRDefault="005432EB">
      <w:pPr>
        <w:pStyle w:val="CommentText"/>
      </w:pPr>
      <w:r>
        <w:rPr>
          <w:rStyle w:val="CommentReference"/>
        </w:rPr>
        <w:annotationRef/>
      </w:r>
      <w:r>
        <w:t>the acronym DMC should be in parenthesis, please check the journal style.</w:t>
      </w:r>
    </w:p>
  </w:comment>
  <w:comment w:id="35" w:author="reviewer1" w:date="2018-03-18T19:15:00Z" w:initials="rev1">
    <w:p w14:paraId="47E53856" w14:textId="77777777" w:rsidR="005432EB" w:rsidRDefault="005432EB">
      <w:pPr>
        <w:pStyle w:val="CommentText"/>
      </w:pPr>
      <w:r>
        <w:rPr>
          <w:rStyle w:val="CommentReference"/>
        </w:rPr>
        <w:annotationRef/>
      </w:r>
      <w:r>
        <w:t>BRDF used before defined in line 38.</w:t>
      </w:r>
    </w:p>
  </w:comment>
  <w:comment w:id="32" w:author="reviewer1" w:date="2018-03-18T19:16:00Z" w:initials="rev1">
    <w:p w14:paraId="3FAF1E73" w14:textId="77777777" w:rsidR="005432EB" w:rsidRDefault="005432EB">
      <w:pPr>
        <w:pStyle w:val="CommentText"/>
      </w:pPr>
      <w:r>
        <w:rPr>
          <w:rStyle w:val="CommentReference"/>
        </w:rPr>
        <w:annotationRef/>
      </w:r>
      <w:r>
        <w:t>the sentence is not clear to me, please rephrase this sentence.</w:t>
      </w:r>
    </w:p>
  </w:comment>
  <w:comment w:id="50" w:author="reviewer1" w:date="2018-03-18T19:16:00Z" w:initials="rev1">
    <w:p w14:paraId="3C2FE823" w14:textId="77777777" w:rsidR="005432EB" w:rsidRDefault="005432EB">
      <w:pPr>
        <w:pStyle w:val="CommentText"/>
      </w:pPr>
      <w:r>
        <w:rPr>
          <w:rStyle w:val="CommentReference"/>
        </w:rPr>
        <w:annotationRef/>
      </w:r>
      <w:r>
        <w:t>VHR, maybe need to be defined before use in main text, please check the journal style.</w:t>
      </w:r>
      <w:r>
        <w:br/>
      </w:r>
    </w:p>
  </w:comment>
  <w:comment w:id="52" w:author="reviewer1" w:date="2018-03-18T19:17:00Z" w:initials="rev1">
    <w:p w14:paraId="14E94FB3" w14:textId="77777777" w:rsidR="005432EB" w:rsidRDefault="005432EB">
      <w:pPr>
        <w:pStyle w:val="CommentText"/>
      </w:pPr>
      <w:r>
        <w:rPr>
          <w:rStyle w:val="CommentReference"/>
        </w:rPr>
        <w:annotationRef/>
      </w:r>
      <w:r>
        <w:t>as I understand, aerial image such as DMC usually took in a very small yaw and roll angle, why there are large view angles? Or perhaps large field of view</w:t>
      </w:r>
      <w:r>
        <w:rPr>
          <w:rFonts w:ascii="MS Gothic" w:hAnsi="MS Gothic" w:cs="MS Gothic"/>
        </w:rPr>
        <w:t>（</w:t>
      </w:r>
      <w:r>
        <w:t>FOV</w:t>
      </w:r>
      <w:r>
        <w:rPr>
          <w:rFonts w:ascii="MS Gothic" w:hAnsi="MS Gothic" w:cs="MS Gothic"/>
        </w:rPr>
        <w:t>）</w:t>
      </w:r>
      <w:r>
        <w:t>? Why solar varies? This sentence is confusing, please clarify?</w:t>
      </w:r>
    </w:p>
  </w:comment>
  <w:comment w:id="53" w:author="dugalh" w:date="2018-03-18T19:59:00Z" w:initials="dh">
    <w:p w14:paraId="0E466748" w14:textId="138DA7B9" w:rsidR="005432EB" w:rsidRDefault="005432EB">
      <w:pPr>
        <w:pStyle w:val="CommentText"/>
      </w:pPr>
      <w:r>
        <w:rPr>
          <w:rStyle w:val="CommentReference"/>
        </w:rPr>
        <w:annotationRef/>
      </w:r>
      <w:r>
        <w:t>Terminology: “view angle” is confusing so change to “field of view.  Yes – not solar geometry here, only viewing geometry.</w:t>
      </w:r>
    </w:p>
  </w:comment>
  <w:comment w:id="68" w:author="reviewer2" w:date="2018-03-18T19:34:00Z" w:initials="rev2">
    <w:p w14:paraId="14E32419" w14:textId="77777777" w:rsidR="005432EB" w:rsidRDefault="005432EB" w:rsidP="008F74E0">
      <w:r>
        <w:rPr>
          <w:rStyle w:val="CommentReference"/>
        </w:rPr>
        <w:annotationRef/>
      </w:r>
      <w:r>
        <w:t>Section 2.1 and 2.2, in my opinion, is almost useless. However, this part occupied 6 pages.</w:t>
      </w:r>
    </w:p>
    <w:p w14:paraId="68EC9DA2" w14:textId="77777777" w:rsidR="005432EB" w:rsidRDefault="005432EB"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5432EB" w:rsidRDefault="005432EB">
      <w:pPr>
        <w:pStyle w:val="CommentText"/>
      </w:pPr>
    </w:p>
  </w:comment>
  <w:comment w:id="69" w:author="dugalh" w:date="2018-03-18T20:31:00Z" w:initials="dh">
    <w:p w14:paraId="4B320EBF" w14:textId="6F13FA8D" w:rsidR="005432EB" w:rsidRDefault="005432EB" w:rsidP="009508D2">
      <w:pPr>
        <w:pStyle w:val="CommentText"/>
      </w:pPr>
      <w:r>
        <w:t xml:space="preserve">We could shift these sections to an appendix and perhaps wording/layout can be changed to make the inclusion of RSR effect in the model clearer (the presentation of the model does not include RSR, but it shown later that RSR effect is linear and therefore covered by a linear model, so it is not especially clear).  </w:t>
      </w:r>
      <w:r>
        <w:rPr>
          <w:rStyle w:val="CommentReference"/>
        </w:rPr>
        <w:annotationRef/>
      </w:r>
      <w:r>
        <w:t>This comment should however mostly be responded to in a covering letter IMO.  See my eg responses below.</w:t>
      </w:r>
    </w:p>
    <w:p w14:paraId="049F7B1E" w14:textId="77777777" w:rsidR="005432EB" w:rsidRDefault="005432EB">
      <w:pPr>
        <w:pStyle w:val="CommentText"/>
      </w:pPr>
    </w:p>
    <w:p w14:paraId="635E43EB" w14:textId="77777777" w:rsidR="005432EB" w:rsidRDefault="005432EB">
      <w:pPr>
        <w:pStyle w:val="CommentText"/>
      </w:pPr>
      <w:r>
        <w:t xml:space="preserve">“equation 5 is a standard relationship between DN and reflectance for any optical camera, which means equation 1-4 is unnecessary” </w:t>
      </w:r>
    </w:p>
    <w:p w14:paraId="150EAA94" w14:textId="0EC1096B" w:rsidR="005432EB" w:rsidRDefault="005432EB">
      <w:pPr>
        <w:pStyle w:val="CommentText"/>
      </w:pPr>
      <w:r>
        <w:t>eq1-4 show how the standard model can be approximated by a linear model in certain circumstances.  eq1-4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 (eg we know BRDF effect have significant spatial variation and are mainly contained in the M parameter – therefore it is a good idea to use a calibration method that models this).</w:t>
      </w:r>
    </w:p>
    <w:p w14:paraId="37FF4C8C" w14:textId="77777777" w:rsidR="005432EB" w:rsidRDefault="005432EB">
      <w:pPr>
        <w:pStyle w:val="CommentText"/>
      </w:pPr>
    </w:p>
    <w:p w14:paraId="1B21D278" w14:textId="77777777" w:rsidR="005432EB" w:rsidRDefault="005432EB">
      <w:pPr>
        <w:pStyle w:val="CommentText"/>
      </w:pPr>
      <w:r>
        <w:t xml:space="preserve">“. In the algorithm, the authors assume that effect caused by RSR difference is linear. They didn’t take this effect into account. If so, it is unnecessary to give detailed description here.” </w:t>
      </w:r>
    </w:p>
    <w:p w14:paraId="0006DF02" w14:textId="79989E6E" w:rsidR="005432EB" w:rsidRDefault="005432EB" w:rsidP="00F2766F">
      <w:pPr>
        <w:pStyle w:val="CommentText"/>
      </w:pPr>
      <w:r>
        <w:t>The RSR effect is shown to be approximately linear with a simulation (see 2.5 and 3.1).  Therefore the effect is taken into account by the spatially varying linear model.</w:t>
      </w:r>
    </w:p>
    <w:p w14:paraId="4E8BE756" w14:textId="77777777" w:rsidR="005432EB" w:rsidRDefault="005432EB" w:rsidP="00F2766F">
      <w:pPr>
        <w:pStyle w:val="CommentText"/>
      </w:pPr>
    </w:p>
    <w:p w14:paraId="5F0A9871" w14:textId="77777777" w:rsidR="005432EB" w:rsidRDefault="005432EB" w:rsidP="00F2766F">
      <w:pPr>
        <w:pStyle w:val="CommentText"/>
      </w:pPr>
    </w:p>
    <w:p w14:paraId="186FB7F9" w14:textId="7831C29D" w:rsidR="005432EB" w:rsidRDefault="005432EB" w:rsidP="00F2766F">
      <w:pPr>
        <w:pStyle w:val="CommentText"/>
      </w:pPr>
      <w:r>
        <w:t xml:space="preserve">“Section … 2.2, in my opinion, is almost useless” </w:t>
      </w:r>
    </w:p>
    <w:p w14:paraId="5B30BF8F" w14:textId="77777777" w:rsidR="005432EB" w:rsidRDefault="005432EB" w:rsidP="00F2766F">
      <w:pPr>
        <w:pStyle w:val="CommentText"/>
      </w:pPr>
    </w:p>
    <w:p w14:paraId="39B8495F" w14:textId="4E8A2266" w:rsidR="005432EB" w:rsidRDefault="005432EB" w:rsidP="00F2766F">
      <w:pPr>
        <w:pStyle w:val="CommentText"/>
      </w:pPr>
      <w:r>
        <w:t>The first part of section 2.2 describes factors affecting the choice of reference image and the sliding window parameter estimation which are both core features of the method.  The rest of 2.2. discusses how viewing geometry and RSR factors not included in the 2.1 formulation can still be modelled as linear spatially varying effects and are therefore still approximated by the model.  There is also a section discussing the effect of using a coarse resolution reference which was a response to previous reviewers’ comments and is important background information on the limitations of the method.</w:t>
      </w:r>
    </w:p>
    <w:p w14:paraId="062D0679" w14:textId="77777777" w:rsidR="005432EB" w:rsidRDefault="005432EB">
      <w:pPr>
        <w:pStyle w:val="CommentText"/>
      </w:pPr>
    </w:p>
  </w:comment>
  <w:comment w:id="73" w:author="reviewer1" w:date="2018-03-18T19:18:00Z" w:initials="rev1">
    <w:p w14:paraId="55A3365B" w14:textId="77777777" w:rsidR="005432EB" w:rsidRDefault="005432EB">
      <w:pPr>
        <w:pStyle w:val="CommentText"/>
      </w:pPr>
      <w:r>
        <w:rPr>
          <w:rStyle w:val="CommentReference"/>
        </w:rPr>
        <w:annotationRef/>
      </w:r>
      <w:r>
        <w:t>the acronym DN should be in parenthesis, please check the journal style.</w:t>
      </w:r>
    </w:p>
  </w:comment>
  <w:comment w:id="74" w:author="dugalh" w:date="2018-04-24T12:41:00Z" w:initials="dh">
    <w:p w14:paraId="53E29C44" w14:textId="2C0292CA" w:rsidR="005432EB" w:rsidRDefault="005432EB">
      <w:pPr>
        <w:pStyle w:val="CommentText"/>
      </w:pPr>
      <w:r>
        <w:rPr>
          <w:rStyle w:val="CommentReference"/>
        </w:rPr>
        <w:annotationRef/>
      </w:r>
      <w:r>
        <w:t xml:space="preserve">It is a symbol in the equation, so I need to define it like this.  I clarify the acronym the next time it is used in the manuscript.  </w:t>
      </w:r>
    </w:p>
  </w:comment>
  <w:comment w:id="83" w:author="reviewer1" w:date="2018-03-18T19:20:00Z" w:initials="rev1">
    <w:p w14:paraId="716920F7" w14:textId="77777777" w:rsidR="005432EB" w:rsidRDefault="005432EB">
      <w:pPr>
        <w:pStyle w:val="CommentText"/>
      </w:pPr>
      <w:r>
        <w:rPr>
          <w:rStyle w:val="CommentReference"/>
        </w:rPr>
        <w:annotationRef/>
      </w:r>
      <w:r>
        <w:t>should be described as “TOA reflectance” rather than “reflectance”, since the reflectance and TOA reflectance are quite different.</w:t>
      </w:r>
      <w:r>
        <w:br/>
      </w:r>
    </w:p>
  </w:comment>
  <w:comment w:id="84" w:author="dugalh" w:date="2018-04-23T15:40:00Z" w:initials="dh">
    <w:p w14:paraId="30E12F0C" w14:textId="00770D20" w:rsidR="005432EB" w:rsidRDefault="005432EB">
      <w:pPr>
        <w:pStyle w:val="CommentText"/>
      </w:pPr>
      <w:r>
        <w:rPr>
          <w:rStyle w:val="CommentReference"/>
        </w:rPr>
        <w:annotationRef/>
      </w:r>
      <w:r>
        <w:t xml:space="preserve">I call it “reflectance at the sensor” which I think means more or less the same as TOA reflectance.  Ideally I should call these all either “at sensor” or TOA and not mix them.  As the aerial sensor is really not at the TOA, I prefer to call them “at sensor”.  </w:t>
      </w:r>
    </w:p>
  </w:comment>
  <w:comment w:id="81" w:author="reviewer1" w:date="2018-03-18T19:19:00Z" w:initials="rev1">
    <w:p w14:paraId="692290C0" w14:textId="77777777" w:rsidR="005432EB" w:rsidRDefault="005432EB">
      <w:pPr>
        <w:pStyle w:val="CommentText"/>
      </w:pPr>
      <w:r>
        <w:rPr>
          <w:rStyle w:val="CommentReference"/>
        </w:rPr>
        <w:annotationRef/>
      </w:r>
      <w:r>
        <w:t>Equation (2) should be  , where d is the distance between the sun and the earth in astronomical units.</w:t>
      </w:r>
      <w:r>
        <w:br/>
      </w:r>
    </w:p>
  </w:comment>
  <w:comment w:id="82" w:author="dugalh" w:date="2018-03-18T20:35:00Z" w:initials="dh">
    <w:p w14:paraId="1F5B5389" w14:textId="55950F65" w:rsidR="005432EB" w:rsidRDefault="005432EB">
      <w:pPr>
        <w:pStyle w:val="CommentText"/>
      </w:pPr>
      <w:r>
        <w:rPr>
          <w:rStyle w:val="CommentReference"/>
        </w:rPr>
        <w:annotationRef/>
      </w:r>
      <w:r>
        <w:t xml:space="preserve"> The d only comes in when E is solar irradiance (i.e. at the sun) but here we use Es which is TOA/”at sensor” irradiance which makes d irrelevant.</w:t>
      </w:r>
    </w:p>
  </w:comment>
  <w:comment w:id="94" w:author="reviewer1" w:date="2018-03-18T19:21:00Z" w:initials="rev1">
    <w:p w14:paraId="6E17FAAD" w14:textId="77777777" w:rsidR="005432EB" w:rsidRDefault="005432EB">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95" w:author="dugalh" w:date="2018-04-23T16:43:00Z" w:initials="dh">
    <w:p w14:paraId="6B993C29" w14:textId="0D9AA362" w:rsidR="005432EB" w:rsidRDefault="005432EB"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6A9220D" w:rsidR="005432EB" w:rsidRDefault="005432EB" w:rsidP="00407774">
      <w:pPr>
        <w:pStyle w:val="CommentText"/>
      </w:pPr>
      <w:r>
        <w:t>(Or perhaps there is a misunderstanding that the sliding window may somehow apply to different regions in the source and ref images (?).)</w:t>
      </w:r>
    </w:p>
    <w:p w14:paraId="2636AACA" w14:textId="5B55D33D" w:rsidR="005432EB" w:rsidRDefault="005432EB" w:rsidP="00407774">
      <w:pPr>
        <w:pStyle w:val="CommentText"/>
      </w:pPr>
      <w:r>
        <w:t xml:space="preserve">In any case, we don’t want to fix the sliding window size here as we want to leave the method generic. We specify a size later for the case study.  Here, we can explain the trade-offs involved in the choice of the sliding window.  </w:t>
      </w:r>
    </w:p>
    <w:p w14:paraId="0B149D6F" w14:textId="30E86180" w:rsidR="005432EB" w:rsidRDefault="005432EB">
      <w:pPr>
        <w:pStyle w:val="CommentText"/>
      </w:pPr>
    </w:p>
    <w:p w14:paraId="695BD998" w14:textId="041145DB" w:rsidR="005432EB" w:rsidRDefault="005432EB">
      <w:pPr>
        <w:pStyle w:val="CommentText"/>
      </w:pPr>
      <w:r>
        <w:t>I do this now – see below</w:t>
      </w:r>
    </w:p>
  </w:comment>
  <w:comment w:id="101" w:author="dugalh" w:date="2018-04-23T16:42:00Z" w:initials="dh">
    <w:p w14:paraId="6CC21C90" w14:textId="7F275E57" w:rsidR="005432EB" w:rsidRDefault="005432EB">
      <w:pPr>
        <w:pStyle w:val="CommentText"/>
      </w:pPr>
      <w:r>
        <w:rPr>
          <w:rStyle w:val="CommentReference"/>
        </w:rPr>
        <w:annotationRef/>
      </w:r>
      <w:r>
        <w:t>To try and clarify for reviewer2’s comment below in 2.3</w:t>
      </w:r>
    </w:p>
  </w:comment>
  <w:comment w:id="115" w:author="dugalh" w:date="2018-04-25T12:54:00Z" w:initials="dh">
    <w:p w14:paraId="750CDA14" w14:textId="3ABA8FCD" w:rsidR="005432EB" w:rsidRDefault="005432EB">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59" w:author="dugalh" w:date="2018-04-25T15:34:00Z" w:initials="dh">
    <w:p w14:paraId="2CFE2779" w14:textId="2CDB031C" w:rsidR="007328A7" w:rsidRDefault="007328A7">
      <w:pPr>
        <w:pStyle w:val="CommentText"/>
      </w:pPr>
      <w:r>
        <w:rPr>
          <w:rStyle w:val="CommentReference"/>
        </w:rPr>
        <w:annotationRef/>
      </w:r>
      <w:r>
        <w:t>Moved here from below, so that we can separate out section 2.3</w:t>
      </w:r>
    </w:p>
  </w:comment>
  <w:comment w:id="165" w:author="dugalh" w:date="2018-04-25T15:13:00Z" w:initials="dh">
    <w:p w14:paraId="05122E27" w14:textId="0C2B332D" w:rsidR="00367EC9" w:rsidRDefault="00367EC9">
      <w:pPr>
        <w:pStyle w:val="CommentText"/>
      </w:pPr>
      <w:r>
        <w:t xml:space="preserve">There is some confusion amongst the reviewers about the relevance of these sections and if these effects are being ignored.  </w:t>
      </w:r>
      <w:r>
        <w:rPr>
          <w:rStyle w:val="CommentReference"/>
        </w:rPr>
        <w:annotationRef/>
      </w:r>
      <w:r>
        <w:t>I have made another section for this and added in some extra description about how these effects are still modelled by eq 5 to try and clarify.</w:t>
      </w:r>
    </w:p>
  </w:comment>
  <w:comment w:id="172" w:author="dugalh" w:date="2018-04-25T16:07:00Z" w:initials="dh">
    <w:p w14:paraId="401A0A70" w14:textId="34ED82B2" w:rsidR="0024685E" w:rsidRDefault="0024685E">
      <w:pPr>
        <w:pStyle w:val="CommentText"/>
      </w:pPr>
      <w:r>
        <w:rPr>
          <w:rStyle w:val="CommentReference"/>
        </w:rPr>
        <w:annotationRef/>
      </w:r>
      <w:r>
        <w:t>Is this helpful/clear?  I could put in more equations to show how everything gets lumped together but would prefer not to as it adds complication.</w:t>
      </w:r>
    </w:p>
  </w:comment>
  <w:comment w:id="237" w:author="dugalh" w:date="2018-04-24T13:01:00Z" w:initials="dh">
    <w:p w14:paraId="73730DC3" w14:textId="5A3341A3" w:rsidR="005432EB" w:rsidRDefault="005432EB">
      <w:pPr>
        <w:pStyle w:val="CommentText"/>
      </w:pPr>
      <w:r>
        <w:rPr>
          <w:rStyle w:val="CommentReference"/>
        </w:rPr>
        <w:annotationRef/>
      </w:r>
      <w:r>
        <w:t>Unnecessary?  Omit – to simplify?</w:t>
      </w:r>
    </w:p>
  </w:comment>
  <w:comment w:id="243" w:author="reviewer2" w:date="2018-03-18T19:36:00Z" w:initials="rev2">
    <w:p w14:paraId="0531BEDD" w14:textId="77777777" w:rsidR="005432EB" w:rsidRDefault="005432EB" w:rsidP="008F74E0">
      <w:r>
        <w:rPr>
          <w:rStyle w:val="CommentReference"/>
        </w:rPr>
        <w:annotationRef/>
      </w:r>
      <w:r>
        <w:t>In homogenization procedure, if we perform step (2) and (3) directly at course resolution without step (1), what’s the difference, please clarify.</w:t>
      </w:r>
    </w:p>
    <w:p w14:paraId="245B8753" w14:textId="66633FC9" w:rsidR="005432EB" w:rsidRDefault="005432EB">
      <w:pPr>
        <w:pStyle w:val="CommentText"/>
      </w:pPr>
    </w:p>
  </w:comment>
  <w:comment w:id="244" w:author="dugalh" w:date="2018-03-18T20:40:00Z" w:initials="dh">
    <w:p w14:paraId="29C561D4" w14:textId="4CBE1B31" w:rsidR="005432EB" w:rsidRDefault="005432EB" w:rsidP="0051366F">
      <w:pPr>
        <w:pStyle w:val="CommentText"/>
      </w:pPr>
      <w:r>
        <w:rPr>
          <w:rStyle w:val="CommentReference"/>
        </w:rPr>
        <w:annotationRef/>
      </w:r>
      <w:r>
        <w:t>It is not possible to perform 2 &amp; 3 without 1.  Reconsider wording and eq presentation – he seems to think step 2 involves only ref image but from eq 9</w:t>
      </w:r>
      <w:r w:rsidR="00417172">
        <w:t xml:space="preserve"> (note the explicit reference in step 2)</w:t>
      </w:r>
      <w:r>
        <w:t>, we see we need step 1.  I have added a clarification with eq 9 and a bit of re-wording below.</w:t>
      </w:r>
    </w:p>
  </w:comment>
  <w:comment w:id="250" w:author="reviewer1" w:date="2018-03-18T19:51:00Z" w:initials="rev1">
    <w:p w14:paraId="411ED62C" w14:textId="28EC204D" w:rsidR="005432EB" w:rsidRDefault="005432EB">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51" w:author="dugalh" w:date="2018-03-18T19:51:00Z" w:initials="dh">
    <w:p w14:paraId="58ECBD1D" w14:textId="16A1A1D4" w:rsidR="005432EB" w:rsidRDefault="005432EB">
      <w:pPr>
        <w:pStyle w:val="CommentText"/>
      </w:pPr>
      <w:r>
        <w:rPr>
          <w:rStyle w:val="CommentReference"/>
        </w:rPr>
        <w:annotationRef/>
      </w:r>
      <w:r>
        <w:t>Add a description of why this is so?  Then proof is in section 3.2</w:t>
      </w:r>
    </w:p>
  </w:comment>
  <w:comment w:id="254" w:author="reviewer1" w:date="2018-03-18T19:27:00Z" w:initials="rev1">
    <w:p w14:paraId="752DF27A" w14:textId="1BB32DDB" w:rsidR="005432EB" w:rsidRDefault="005432EB">
      <w:pPr>
        <w:pStyle w:val="CommentText"/>
      </w:pPr>
      <w:r>
        <w:rPr>
          <w:rStyle w:val="CommentReference"/>
        </w:rPr>
        <w:annotationRef/>
      </w:r>
      <w:r>
        <w:t>In my opinion, section 2.4 should be placed as 3.1, or 2.1, please check the journal manuscript guidance.</w:t>
      </w:r>
      <w:r>
        <w:br/>
      </w:r>
    </w:p>
  </w:comment>
  <w:comment w:id="255" w:author="dugalh" w:date="2018-03-18T20:44:00Z" w:initials="dh">
    <w:p w14:paraId="00ADEECE" w14:textId="6254DAE4" w:rsidR="005432EB" w:rsidRDefault="005432EB">
      <w:pPr>
        <w:pStyle w:val="CommentText"/>
      </w:pPr>
      <w:r>
        <w:rPr>
          <w:rStyle w:val="CommentReference"/>
        </w:rPr>
        <w:annotationRef/>
      </w:r>
      <w:r w:rsidR="00E95661">
        <w:rPr>
          <w:rStyle w:val="CommentReference"/>
        </w:rPr>
        <w:t>There is no specific journal guidance on this</w:t>
      </w:r>
      <w:r>
        <w:t xml:space="preserve"> </w:t>
      </w:r>
    </w:p>
    <w:p w14:paraId="67EDACC0" w14:textId="77777777" w:rsidR="005432EB" w:rsidRDefault="005432EB">
      <w:pPr>
        <w:pStyle w:val="CommentText"/>
      </w:pPr>
    </w:p>
    <w:p w14:paraId="09FD5CE2" w14:textId="5D7BDC12" w:rsidR="005432EB" w:rsidRDefault="005432EB">
      <w:pPr>
        <w:pStyle w:val="CommentText"/>
      </w:pPr>
      <w:r>
        <w:t>We refer to section 2.1-2.2 here, so unless we separate that out, we can’t put this as 2.1. Then 2.6 refers to this data, so 3.1 also seems wrong</w:t>
      </w:r>
      <w:r w:rsidR="00E95661">
        <w:t>.</w:t>
      </w:r>
    </w:p>
    <w:p w14:paraId="473F2BB0" w14:textId="77777777" w:rsidR="00E95661" w:rsidRDefault="00E95661">
      <w:pPr>
        <w:pStyle w:val="CommentText"/>
      </w:pPr>
    </w:p>
    <w:p w14:paraId="1A51B303" w14:textId="6AE72C94" w:rsidR="00E95661" w:rsidRDefault="00E95661">
      <w:pPr>
        <w:pStyle w:val="CommentText"/>
      </w:pPr>
      <w:r>
        <w:t>Adriaan – what do you think?</w:t>
      </w:r>
    </w:p>
  </w:comment>
  <w:comment w:id="256" w:author="reviewer2" w:date="2018-03-18T19:40:00Z" w:initials="rev2">
    <w:p w14:paraId="078AC89E" w14:textId="6BB29B04" w:rsidR="005432EB" w:rsidRDefault="005432EB">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257" w:author="dugalh" w:date="2018-03-18T20:47:00Z" w:initials="dh">
    <w:p w14:paraId="649E1B36" w14:textId="77777777" w:rsidR="00CD2631" w:rsidRDefault="005432EB">
      <w:pPr>
        <w:pStyle w:val="CommentText"/>
      </w:pPr>
      <w:r>
        <w:rPr>
          <w:rStyle w:val="CommentReference"/>
        </w:rPr>
        <w:annotationRef/>
      </w:r>
      <w:r w:rsidR="00CD2631">
        <w:t xml:space="preserve">The first four questions are answered in section 2.5.  </w:t>
      </w:r>
    </w:p>
    <w:p w14:paraId="3DCADF01" w14:textId="77777777" w:rsidR="00CD2631" w:rsidRDefault="00CD2631">
      <w:pPr>
        <w:pStyle w:val="CommentText"/>
      </w:pPr>
    </w:p>
    <w:p w14:paraId="07A9D82C" w14:textId="21A326C1" w:rsidR="00CD2631" w:rsidRDefault="00CD2631">
      <w:pPr>
        <w:pStyle w:val="CommentText"/>
      </w:pPr>
      <w:r>
        <w:t>“What is the AOD in those days?” I don’t have figures, but specified that the surveys were flown on clear days</w:t>
      </w:r>
      <w:r w:rsidR="00E95661">
        <w:t>.  AOD from top of atmosphere and from survey altitude may be quite different, so is AOD relevant here?</w:t>
      </w:r>
    </w:p>
    <w:p w14:paraId="5F108C7A" w14:textId="77777777" w:rsidR="00CD2631" w:rsidRDefault="00CD2631">
      <w:pPr>
        <w:pStyle w:val="CommentText"/>
      </w:pPr>
    </w:p>
    <w:p w14:paraId="49D530A5" w14:textId="1EBD3643" w:rsidR="00CD2631" w:rsidRDefault="00CD2631" w:rsidP="00CD2631">
      <w:pPr>
        <w:pStyle w:val="CommentText"/>
      </w:pPr>
      <w:r>
        <w:t>“Is it possible that the impact from no atmospheric correction is much larger than BRDF correction?”</w:t>
      </w:r>
    </w:p>
    <w:p w14:paraId="4759D17A" w14:textId="77777777" w:rsidR="00CD2631" w:rsidRDefault="00CD2631" w:rsidP="00CD2631">
      <w:pPr>
        <w:pStyle w:val="CommentText"/>
      </w:pPr>
    </w:p>
    <w:p w14:paraId="27F30D29" w14:textId="080B9BD0" w:rsidR="005432EB" w:rsidRDefault="00CD2631">
      <w:pPr>
        <w:pStyle w:val="CommentText"/>
      </w:pPr>
      <w:r>
        <w:t xml:space="preserve">It is v unlikely and the results support this.  But I don’t know why this is a concern for this reviewer.  </w:t>
      </w:r>
      <w:r w:rsidR="00E95661">
        <w:t xml:space="preserve">We could demonstrate this more clearly (or at least justify omitting C) by eg fitting an offset only model and comparing results. But I think this is beyond the scope of this paper – we say we will look into offsets in another paper </w:t>
      </w:r>
    </w:p>
  </w:comment>
  <w:comment w:id="259" w:author="reviewer1" w:date="2018-03-18T19:28:00Z" w:initials="rev1">
    <w:p w14:paraId="6D6DF99A" w14:textId="0287AB29" w:rsidR="005432EB" w:rsidRDefault="005432EB">
      <w:pPr>
        <w:pStyle w:val="CommentText"/>
      </w:pPr>
      <w:r>
        <w:rPr>
          <w:rStyle w:val="CommentReference"/>
        </w:rPr>
        <w:annotationRef/>
      </w:r>
      <w:r>
        <w:t>Line 23: since “except NIR”, then not good in all bands. Please phrase</w:t>
      </w:r>
      <w:r>
        <w:rPr>
          <w:rFonts w:ascii="MS Gothic" w:hAnsi="MS Gothic" w:cs="MS Gothic"/>
        </w:rPr>
        <w:t>？</w:t>
      </w:r>
      <w:r>
        <w:br/>
      </w:r>
    </w:p>
  </w:comment>
  <w:comment w:id="269" w:author="dugalh" w:date="2018-04-26T12:20:00Z" w:initials="dh">
    <w:p w14:paraId="42052313" w14:textId="23F96A68" w:rsidR="0054203B" w:rsidRDefault="0054203B">
      <w:pPr>
        <w:pStyle w:val="CommentText"/>
      </w:pPr>
      <w:r>
        <w:rPr>
          <w:rStyle w:val="CommentReference"/>
        </w:rPr>
        <w:annotationRef/>
      </w:r>
      <w:r>
        <w:t>I need to satisfy reviewer1’s  concern around us not using Landsat – is this OK here?</w:t>
      </w:r>
    </w:p>
    <w:p w14:paraId="0A135D92" w14:textId="77777777" w:rsidR="0054203B" w:rsidRDefault="0054203B">
      <w:pPr>
        <w:pStyle w:val="CommentText"/>
      </w:pPr>
    </w:p>
    <w:p w14:paraId="3273CC62" w14:textId="143A06DD" w:rsidR="0054203B" w:rsidRDefault="00B31647">
      <w:pPr>
        <w:pStyle w:val="CommentText"/>
      </w:pPr>
      <w:r>
        <w:t xml:space="preserve">In the conclusion, </w:t>
      </w:r>
      <w:r w:rsidR="0054203B">
        <w:t xml:space="preserve">I say </w:t>
      </w:r>
      <w:r>
        <w:t xml:space="preserve">that for future work, </w:t>
      </w:r>
      <w:r w:rsidR="0054203B">
        <w:t>we should condu</w:t>
      </w:r>
      <w:r>
        <w:t>ct an experiment with a Landsat ref image.</w:t>
      </w:r>
    </w:p>
  </w:comment>
  <w:comment w:id="284" w:author="reviewer2" w:date="2018-03-18T19:37:00Z" w:initials="rev2">
    <w:p w14:paraId="0BE7768B" w14:textId="327D1714" w:rsidR="005432EB" w:rsidRDefault="005432EB">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285" w:author="dugalh" w:date="2018-03-18T20:48:00Z" w:initials="dh">
    <w:p w14:paraId="54E367E2" w14:textId="485CCD62" w:rsidR="00CD2631" w:rsidRDefault="005432EB">
      <w:pPr>
        <w:pStyle w:val="CommentText"/>
      </w:pPr>
      <w:r>
        <w:rPr>
          <w:rStyle w:val="CommentReference"/>
        </w:rPr>
        <w:annotationRef/>
      </w:r>
      <w:r>
        <w:t xml:space="preserve">These things are </w:t>
      </w:r>
      <w:r w:rsidR="00CD2631">
        <w:t xml:space="preserve">mostly </w:t>
      </w:r>
      <w:r>
        <w:t>covered</w:t>
      </w:r>
      <w:r w:rsidR="00CD2631">
        <w:t xml:space="preserve"> in section 2.7</w:t>
      </w:r>
      <w:r>
        <w:t xml:space="preserve">.  </w:t>
      </w:r>
      <w:r w:rsidR="00CD2631">
        <w:t xml:space="preserve">Not sure how to satisfy this </w:t>
      </w:r>
      <w:r w:rsidR="00E95661">
        <w:t>person</w:t>
      </w:r>
      <w:r w:rsidR="00CD2631">
        <w:t xml:space="preserve">.  </w:t>
      </w:r>
    </w:p>
    <w:p w14:paraId="634DC332" w14:textId="77777777" w:rsidR="00CD2631" w:rsidRDefault="00CD2631">
      <w:pPr>
        <w:pStyle w:val="CommentText"/>
      </w:pPr>
    </w:p>
    <w:p w14:paraId="18C4653B" w14:textId="632E81D5" w:rsidR="005432EB" w:rsidRDefault="00CD2631">
      <w:pPr>
        <w:pStyle w:val="CommentText"/>
      </w:pPr>
      <w:r>
        <w:t>“The accuracy impacted mostly by atmospheric correction, geometry, and RSR difference. But I cannot find any explanations.” I don’t know what this means or what he/she wants here.</w:t>
      </w:r>
      <w:r w:rsidR="00E95661">
        <w:t xml:space="preserve">  There are explanations about these effects in section 2.1-2.3.  It is not possible to separate out sources of error in our accuracy assessment – there is very little we can do about this, and the majority/all of related papers have the same problem.</w:t>
      </w:r>
    </w:p>
  </w:comment>
  <w:comment w:id="286" w:author="reviewer2" w:date="2018-03-18T19:39:00Z" w:initials="rev2">
    <w:p w14:paraId="2C027284" w14:textId="77777777" w:rsidR="005432EB" w:rsidRDefault="005432EB"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5432EB" w:rsidRDefault="005432EB">
      <w:pPr>
        <w:pStyle w:val="CommentText"/>
      </w:pPr>
    </w:p>
  </w:comment>
  <w:comment w:id="287" w:author="dugalh" w:date="2018-03-18T20:49:00Z" w:initials="dh">
    <w:p w14:paraId="4B0A3E2A" w14:textId="79F0BEF9" w:rsidR="00E95661" w:rsidRDefault="005432EB">
      <w:pPr>
        <w:pStyle w:val="CommentText"/>
      </w:pPr>
      <w:r>
        <w:rPr>
          <w:rStyle w:val="CommentReference"/>
        </w:rPr>
        <w:annotationRef/>
      </w:r>
      <w:r w:rsidR="00E95661">
        <w:t xml:space="preserve">I agree that the comparison between SPOT and MODIS is </w:t>
      </w:r>
      <w:r w:rsidR="009712D6">
        <w:t>not hugely useful</w:t>
      </w:r>
      <w:r w:rsidR="00E95661">
        <w:t xml:space="preserve"> and </w:t>
      </w:r>
      <w:r w:rsidR="009712D6">
        <w:t>c</w:t>
      </w:r>
      <w:r w:rsidR="00E95661">
        <w:t>ould be le</w:t>
      </w:r>
      <w:r w:rsidR="009712D6">
        <w:t>ft</w:t>
      </w:r>
      <w:r w:rsidR="00E95661">
        <w:t xml:space="preserve"> out (Adriaan?)</w:t>
      </w:r>
    </w:p>
    <w:p w14:paraId="03074A68" w14:textId="2D0C4E28" w:rsidR="00E95661" w:rsidRDefault="00E95661">
      <w:pPr>
        <w:pStyle w:val="CommentText"/>
      </w:pPr>
      <w:r>
        <w:t xml:space="preserve">However, there is also the validation between SPOT and calibrated DMC which is useful and our core validation – this reviewer seems to not have noticed this, although it is described </w:t>
      </w:r>
      <w:r w:rsidR="009712D6">
        <w:t xml:space="preserve">clearly </w:t>
      </w:r>
      <w:r>
        <w:t>in the paragraph below</w:t>
      </w:r>
    </w:p>
    <w:p w14:paraId="788428FF" w14:textId="77777777" w:rsidR="009712D6" w:rsidRDefault="009712D6">
      <w:pPr>
        <w:pStyle w:val="CommentText"/>
      </w:pPr>
    </w:p>
    <w:p w14:paraId="3954D9CD" w14:textId="77777777" w:rsidR="009712D6" w:rsidRDefault="009712D6" w:rsidP="009712D6">
      <w:r>
        <w:t xml:space="preserve">“I suggest the authors conduct the comparison between with and without BRDF correction.”  </w:t>
      </w:r>
    </w:p>
    <w:p w14:paraId="33BA9D43" w14:textId="2279F983" w:rsidR="009712D6" w:rsidRDefault="009712D6" w:rsidP="009712D6">
      <w:r>
        <w:t>I’m not sure what BRDF correction he is referring to here: MODIS/SPOT or DMC, or why this would be useful?  I did actually do this with SPOT and the ATCOR BRDF is horrible, but if we go into that here, it is going to open up a can of worms.</w:t>
      </w:r>
    </w:p>
    <w:p w14:paraId="1AC8660C" w14:textId="192FF2E0" w:rsidR="00E95661" w:rsidRDefault="00E95661" w:rsidP="009712D6">
      <w:r>
        <w:t xml:space="preserve"> </w:t>
      </w:r>
    </w:p>
    <w:p w14:paraId="3B90865F" w14:textId="00B17A56" w:rsidR="005432EB" w:rsidRDefault="009712D6">
      <w:pPr>
        <w:pStyle w:val="CommentText"/>
      </w:pPr>
      <w:r>
        <w:t xml:space="preserve">Perhaps I can just respond by saying we show the comparison between DMC and SPOT/MODIS with and without homogenisation, which includes BRDF correction. </w:t>
      </w:r>
    </w:p>
  </w:comment>
  <w:comment w:id="316" w:author="reviewer1" w:date="2018-03-18T19:24:00Z" w:initials="rev1">
    <w:p w14:paraId="4462ACEA" w14:textId="2195DADE" w:rsidR="005432EB" w:rsidRDefault="005432EB">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317" w:author="dugalh" w:date="2018-03-18T20:52:00Z" w:initials="dh">
    <w:p w14:paraId="3BDB2B13" w14:textId="76669212" w:rsidR="00DB080A" w:rsidRDefault="00DB080A">
      <w:pPr>
        <w:pStyle w:val="CommentText"/>
      </w:pPr>
      <w:r>
        <w:t xml:space="preserve">As the reflectance is an absolute quantity and has been (approximately) homogenised for RSR and BRDF effects, we hope there to be a 1:1 relationship. So I don’t think this is a valid point.  </w:t>
      </w:r>
    </w:p>
    <w:p w14:paraId="2F7D685D" w14:textId="77777777" w:rsidR="00DB080A" w:rsidRDefault="00DB080A">
      <w:pPr>
        <w:pStyle w:val="CommentText"/>
      </w:pPr>
    </w:p>
    <w:p w14:paraId="6E86A476" w14:textId="2C662B5F" w:rsidR="001845F9" w:rsidRDefault="001845F9">
      <w:pPr>
        <w:pStyle w:val="CommentText"/>
      </w:pPr>
      <w:r>
        <w:t xml:space="preserve">In fact (somewhat surprisingly) the RSR linear relationships are largely independent of surface/target type as is shown in section 3.1 and figure 4.  Then, while the BRDF relationships are dependent on </w:t>
      </w:r>
      <w:r w:rsidR="00DB080A">
        <w:t xml:space="preserve">target type, this relationship is </w:t>
      </w:r>
      <w:r>
        <w:t xml:space="preserve">modelled inside the sliding window and </w:t>
      </w:r>
      <w:r w:rsidR="00DB080A">
        <w:t>allowed to vary</w:t>
      </w:r>
      <w:r>
        <w:t xml:space="preserve"> spatially</w:t>
      </w:r>
      <w:r w:rsidR="00DB080A">
        <w:t>.  So that the different relations for different target types are approx. compensated for.</w:t>
      </w:r>
    </w:p>
    <w:p w14:paraId="17F57923" w14:textId="77777777" w:rsidR="001845F9" w:rsidRDefault="001845F9">
      <w:pPr>
        <w:pStyle w:val="CommentText"/>
      </w:pPr>
    </w:p>
    <w:p w14:paraId="24593D95" w14:textId="77777777" w:rsidR="00DB080A" w:rsidRDefault="001845F9">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DB080A" w:rsidRDefault="00DB080A">
      <w:pPr>
        <w:pStyle w:val="CommentText"/>
      </w:pPr>
    </w:p>
    <w:p w14:paraId="74D146BB" w14:textId="0E9C45F6" w:rsidR="001845F9" w:rsidRDefault="00DB080A">
      <w:pPr>
        <w:pStyle w:val="CommentText"/>
      </w:pPr>
      <w:r>
        <w:t>Shall I just respond t</w:t>
      </w:r>
      <w:r w:rsidR="001845F9">
        <w:t>o the comment in a letter with something like what I said above?</w:t>
      </w:r>
    </w:p>
    <w:p w14:paraId="00D43563" w14:textId="0294E993" w:rsidR="005432EB" w:rsidRDefault="005432EB">
      <w:pPr>
        <w:pStyle w:val="CommentText"/>
      </w:pPr>
      <w:r>
        <w:rPr>
          <w:rStyle w:val="CommentReference"/>
        </w:rPr>
        <w:annotationRef/>
      </w:r>
      <w:r>
        <w:t xml:space="preserve">  </w:t>
      </w:r>
    </w:p>
  </w:comment>
  <w:comment w:id="349" w:author="reviewer1" w:date="2018-03-18T19:29:00Z" w:initials="rev1">
    <w:p w14:paraId="19D6A0DE" w14:textId="1F3415CF" w:rsidR="005432EB" w:rsidRDefault="005432EB">
      <w:pPr>
        <w:pStyle w:val="CommentText"/>
      </w:pPr>
      <w:r>
        <w:rPr>
          <w:rStyle w:val="CommentReference"/>
        </w:rPr>
        <w:annotationRef/>
      </w:r>
      <w:r>
        <w:t>“and mosaic normalization techniques to reduce seam lines” sentence is not complete.</w:t>
      </w:r>
      <w:r>
        <w:br/>
      </w:r>
    </w:p>
  </w:comment>
  <w:comment w:id="350" w:author="dugalh" w:date="2018-03-18T20:58:00Z" w:initials="dh">
    <w:p w14:paraId="73DE3763" w14:textId="68BEF487" w:rsidR="005432EB" w:rsidRDefault="005432EB">
      <w:pPr>
        <w:pStyle w:val="CommentText"/>
      </w:pPr>
      <w:r>
        <w:rPr>
          <w:rStyle w:val="CommentReference"/>
        </w:rPr>
        <w:annotationRef/>
      </w:r>
      <w:r>
        <w:t>or mosaic… ?</w:t>
      </w:r>
    </w:p>
  </w:comment>
  <w:comment w:id="354" w:author="reviewer1" w:date="2018-03-18T19:30:00Z" w:initials="rev1">
    <w:p w14:paraId="38B59468" w14:textId="568646A6" w:rsidR="005432EB" w:rsidRDefault="005432EB">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2CFE2779" w15:done="0"/>
  <w15:commentEx w15:paraId="05122E27" w15:done="0"/>
  <w15:commentEx w15:paraId="401A0A70" w15:done="0"/>
  <w15:commentEx w15:paraId="73730DC3" w15:done="0"/>
  <w15:commentEx w15:paraId="245B8753" w15:done="0"/>
  <w15:commentEx w15:paraId="29C561D4" w15:paraIdParent="245B8753" w15:done="0"/>
  <w15:commentEx w15:paraId="411ED62C" w15:done="0"/>
  <w15:commentEx w15:paraId="58ECBD1D" w15:paraIdParent="411ED62C"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3273CC62"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7CC541" w14:textId="77777777" w:rsidR="00353F28" w:rsidRDefault="00353F28">
      <w:pPr>
        <w:spacing w:line="240" w:lineRule="auto"/>
      </w:pPr>
      <w:r>
        <w:separator/>
      </w:r>
    </w:p>
  </w:endnote>
  <w:endnote w:type="continuationSeparator" w:id="0">
    <w:p w14:paraId="0728753D" w14:textId="77777777" w:rsidR="00353F28" w:rsidRDefault="00353F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5432EB" w:rsidRDefault="005432EB">
    <w:pPr>
      <w:pStyle w:val="Footer"/>
    </w:pPr>
  </w:p>
  <w:p w14:paraId="1D016D30" w14:textId="77777777" w:rsidR="005432EB" w:rsidRDefault="005432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E76E4B" w14:textId="77777777" w:rsidR="00353F28" w:rsidRDefault="00353F28">
      <w:pPr>
        <w:spacing w:line="240" w:lineRule="auto"/>
      </w:pPr>
      <w:r>
        <w:separator/>
      </w:r>
    </w:p>
  </w:footnote>
  <w:footnote w:type="continuationSeparator" w:id="0">
    <w:p w14:paraId="5A2C4472" w14:textId="77777777" w:rsidR="00353F28" w:rsidRDefault="00353F2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5432EB" w:rsidRDefault="005432EB">
        <w:pPr>
          <w:pStyle w:val="Header"/>
          <w:jc w:val="center"/>
        </w:pPr>
        <w:r>
          <w:fldChar w:fldCharType="begin"/>
        </w:r>
        <w:r>
          <w:instrText xml:space="preserve"> PAGE   \* MERGEFORMAT </w:instrText>
        </w:r>
        <w:r>
          <w:fldChar w:fldCharType="separate"/>
        </w:r>
        <w:r w:rsidR="009A2F41">
          <w:rPr>
            <w:noProof/>
          </w:rPr>
          <w:t>27</w:t>
        </w:r>
        <w:r>
          <w:rPr>
            <w:noProof/>
          </w:rPr>
          <w:fldChar w:fldCharType="end"/>
        </w:r>
      </w:p>
    </w:sdtContent>
  </w:sdt>
  <w:p w14:paraId="70308C52" w14:textId="77777777" w:rsidR="005432EB" w:rsidRDefault="005432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250A6"/>
    <w:rsid w:val="00057840"/>
    <w:rsid w:val="00095D9F"/>
    <w:rsid w:val="00096789"/>
    <w:rsid w:val="0009681F"/>
    <w:rsid w:val="000E4C92"/>
    <w:rsid w:val="000F20E4"/>
    <w:rsid w:val="00110430"/>
    <w:rsid w:val="001138DC"/>
    <w:rsid w:val="00116A88"/>
    <w:rsid w:val="00163C8D"/>
    <w:rsid w:val="00176D87"/>
    <w:rsid w:val="001845F9"/>
    <w:rsid w:val="001E26EB"/>
    <w:rsid w:val="00214903"/>
    <w:rsid w:val="00215832"/>
    <w:rsid w:val="00224E2F"/>
    <w:rsid w:val="00240A8F"/>
    <w:rsid w:val="0024685E"/>
    <w:rsid w:val="00251295"/>
    <w:rsid w:val="002B2D50"/>
    <w:rsid w:val="00304500"/>
    <w:rsid w:val="00353F28"/>
    <w:rsid w:val="00363025"/>
    <w:rsid w:val="00367EC9"/>
    <w:rsid w:val="003866A5"/>
    <w:rsid w:val="003A3926"/>
    <w:rsid w:val="003D436B"/>
    <w:rsid w:val="003D5AAB"/>
    <w:rsid w:val="003F5315"/>
    <w:rsid w:val="00404FC6"/>
    <w:rsid w:val="00407774"/>
    <w:rsid w:val="00417172"/>
    <w:rsid w:val="004252E6"/>
    <w:rsid w:val="00427644"/>
    <w:rsid w:val="004523DE"/>
    <w:rsid w:val="00471884"/>
    <w:rsid w:val="00492664"/>
    <w:rsid w:val="004C73C8"/>
    <w:rsid w:val="004E5D40"/>
    <w:rsid w:val="0051366F"/>
    <w:rsid w:val="0054203B"/>
    <w:rsid w:val="005432EB"/>
    <w:rsid w:val="005442B6"/>
    <w:rsid w:val="00562EB1"/>
    <w:rsid w:val="00572B9B"/>
    <w:rsid w:val="00572C65"/>
    <w:rsid w:val="00582F14"/>
    <w:rsid w:val="005C3FA5"/>
    <w:rsid w:val="00601E07"/>
    <w:rsid w:val="00602A7E"/>
    <w:rsid w:val="00630409"/>
    <w:rsid w:val="00647D69"/>
    <w:rsid w:val="00653ACD"/>
    <w:rsid w:val="00662628"/>
    <w:rsid w:val="00690924"/>
    <w:rsid w:val="006A53B2"/>
    <w:rsid w:val="006A62C7"/>
    <w:rsid w:val="00704D02"/>
    <w:rsid w:val="007328A7"/>
    <w:rsid w:val="007472B0"/>
    <w:rsid w:val="007D4D6C"/>
    <w:rsid w:val="008B5458"/>
    <w:rsid w:val="008F0509"/>
    <w:rsid w:val="008F74E0"/>
    <w:rsid w:val="009129D5"/>
    <w:rsid w:val="009508D2"/>
    <w:rsid w:val="009712D6"/>
    <w:rsid w:val="009A2F41"/>
    <w:rsid w:val="00A51D21"/>
    <w:rsid w:val="00A53CD5"/>
    <w:rsid w:val="00A86274"/>
    <w:rsid w:val="00AF7719"/>
    <w:rsid w:val="00B06174"/>
    <w:rsid w:val="00B24DB4"/>
    <w:rsid w:val="00B31647"/>
    <w:rsid w:val="00B56D26"/>
    <w:rsid w:val="00B6684D"/>
    <w:rsid w:val="00B94721"/>
    <w:rsid w:val="00BC15C8"/>
    <w:rsid w:val="00BD735E"/>
    <w:rsid w:val="00C01B65"/>
    <w:rsid w:val="00C3042B"/>
    <w:rsid w:val="00C46DE8"/>
    <w:rsid w:val="00C55794"/>
    <w:rsid w:val="00CD2631"/>
    <w:rsid w:val="00CD5ED5"/>
    <w:rsid w:val="00D4793E"/>
    <w:rsid w:val="00DB080A"/>
    <w:rsid w:val="00DD31C0"/>
    <w:rsid w:val="00DE0E19"/>
    <w:rsid w:val="00E40C8B"/>
    <w:rsid w:val="00E95661"/>
    <w:rsid w:val="00ED166C"/>
    <w:rsid w:val="00F2766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A60CC-8D24-4ADB-BFC3-376035827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7</TotalTime>
  <Pages>34</Pages>
  <Words>37357</Words>
  <Characters>212937</Characters>
  <Application>Microsoft Office Word</Application>
  <DocSecurity>0</DocSecurity>
  <Lines>1774</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7</cp:revision>
  <dcterms:created xsi:type="dcterms:W3CDTF">2017-06-30T13:14:00Z</dcterms:created>
  <dcterms:modified xsi:type="dcterms:W3CDTF">2018-04-2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